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7F4F0F24" w14:textId="77777777" w:rsidR="00BC3DF8" w:rsidRDefault="00145E3D" w:rsidP="004422A0">
      <w:pPr>
        <w:rPr>
          <w:rFonts w:ascii="Arial" w:hAnsi="Arial" w:cs="Arial"/>
          <w:b/>
          <w:sz w:val="24"/>
          <w:szCs w:val="24"/>
        </w:rPr>
      </w:pPr>
      <w:r>
        <w:rPr>
          <w:rFonts w:ascii="Arial" w:hAnsi="Arial" w:cs="Arial"/>
          <w:b/>
          <w:sz w:val="24"/>
          <w:szCs w:val="24"/>
        </w:rPr>
        <w:t>Introduction</w:t>
      </w:r>
    </w:p>
    <w:p w14:paraId="1CAF18E3" w14:textId="77777777" w:rsidR="00BC3DF8" w:rsidRPr="00BC3DF8" w:rsidRDefault="00BC3DF8" w:rsidP="00BC3DF8">
      <w:pPr>
        <w:pStyle w:val="ListParagraph"/>
        <w:spacing w:after="160" w:line="256" w:lineRule="auto"/>
        <w:ind w:left="1440"/>
        <w:rPr>
          <w:b/>
        </w:rPr>
      </w:pPr>
    </w:p>
    <w:p w14:paraId="004951C4" w14:textId="73F1C212" w:rsidR="00081CFA" w:rsidRPr="00CB00A4" w:rsidRDefault="00BC3DF8" w:rsidP="004422A0">
      <w:pPr>
        <w:pStyle w:val="ListParagraph"/>
        <w:numPr>
          <w:ilvl w:val="1"/>
          <w:numId w:val="9"/>
        </w:numPr>
        <w:spacing w:after="160" w:line="256" w:lineRule="auto"/>
        <w:rPr>
          <w:b/>
        </w:rPr>
      </w:pPr>
      <w:r w:rsidRPr="00CB00A4">
        <w:rPr>
          <w:b/>
        </w:rPr>
        <w:t>Resilience and stability as important concepts</w:t>
      </w:r>
      <w:r w:rsidR="009836F7" w:rsidRPr="00CB00A4">
        <w:rPr>
          <w:rFonts w:ascii="Arial" w:hAnsi="Arial" w:cs="Arial"/>
          <w:b/>
          <w:sz w:val="24"/>
          <w:szCs w:val="24"/>
        </w:rPr>
        <w:t xml:space="preserve"> </w:t>
      </w:r>
    </w:p>
    <w:p w14:paraId="52BB3BCB" w14:textId="77777777" w:rsidR="00BC3DF8" w:rsidRDefault="00BC3DF8" w:rsidP="00BC3DF8">
      <w:pPr>
        <w:pStyle w:val="ListParagraph"/>
        <w:rPr>
          <w:rFonts w:ascii="Arial" w:hAnsi="Arial" w:cs="Arial"/>
          <w:sz w:val="24"/>
          <w:szCs w:val="24"/>
        </w:rPr>
      </w:pPr>
    </w:p>
    <w:p w14:paraId="5D414DA5" w14:textId="3A40604D"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are expected to significantly impact ecosystem structure and function.</w:t>
      </w:r>
    </w:p>
    <w:p w14:paraId="0E9C6079" w14:textId="249BF0B1" w:rsidR="00807846" w:rsidRDefault="009A120E" w:rsidP="00E657B3">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0"/>
      <w:commentRangeStart w:id="1"/>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0"/>
      <w:r w:rsidR="006F3E88">
        <w:rPr>
          <w:rStyle w:val="CommentReference"/>
        </w:rPr>
        <w:commentReference w:id="0"/>
      </w:r>
      <w:commentRangeEnd w:id="1"/>
      <w:r w:rsidR="004C62B2">
        <w:rPr>
          <w:rStyle w:val="CommentReference"/>
        </w:rPr>
        <w:commentReference w:id="1"/>
      </w:r>
      <w:r w:rsidR="00720329">
        <w:rPr>
          <w:rFonts w:ascii="Arial" w:hAnsi="Arial" w:cs="Arial"/>
          <w:sz w:val="24"/>
          <w:szCs w:val="24"/>
        </w:rPr>
        <w:t>(Holling 1973, 1986</w:t>
      </w:r>
      <w:r w:rsidR="00527026">
        <w:rPr>
          <w:rFonts w:ascii="Arial" w:hAnsi="Arial" w:cs="Arial"/>
          <w:sz w:val="24"/>
          <w:szCs w:val="24"/>
        </w:rPr>
        <w:t>, Gunderson and Holling 2002, Folke 2006</w:t>
      </w:r>
      <w:r w:rsidR="00720329">
        <w:rPr>
          <w:rFonts w:ascii="Arial" w:hAnsi="Arial" w:cs="Arial"/>
          <w:sz w:val="24"/>
          <w:szCs w:val="24"/>
        </w:rPr>
        <w:t>)</w:t>
      </w:r>
      <w:r w:rsidR="00D66A74">
        <w:rPr>
          <w:rFonts w:ascii="Arial" w:hAnsi="Arial" w:cs="Arial"/>
          <w:sz w:val="24"/>
          <w:szCs w:val="24"/>
        </w:rPr>
        <w:t>.</w:t>
      </w:r>
    </w:p>
    <w:p w14:paraId="0D6D6ECD" w14:textId="77777777" w:rsidR="00BC3DF8" w:rsidRPr="00CB00A4" w:rsidRDefault="00BC3DF8" w:rsidP="00BC3DF8">
      <w:pPr>
        <w:pStyle w:val="ListParagraph"/>
        <w:rPr>
          <w:rFonts w:ascii="Arial" w:hAnsi="Arial" w:cs="Arial"/>
          <w:b/>
          <w:sz w:val="24"/>
          <w:szCs w:val="24"/>
        </w:rPr>
      </w:pPr>
    </w:p>
    <w:p w14:paraId="05B699D9" w14:textId="77777777" w:rsidR="00BC3DF8" w:rsidRPr="00CB00A4" w:rsidRDefault="00BC3DF8" w:rsidP="00BC3DF8">
      <w:pPr>
        <w:pStyle w:val="ListParagraph"/>
        <w:numPr>
          <w:ilvl w:val="1"/>
          <w:numId w:val="1"/>
        </w:numPr>
        <w:spacing w:after="160" w:line="256" w:lineRule="auto"/>
        <w:rPr>
          <w:b/>
        </w:rPr>
      </w:pPr>
      <w:r w:rsidRPr="00CB00A4">
        <w:rPr>
          <w:b/>
        </w:rPr>
        <w:t>It’s application to non-equilibrium dynamics</w:t>
      </w:r>
      <w:r w:rsidRPr="00CB00A4">
        <w:rPr>
          <w:b/>
        </w:rPr>
        <w:tab/>
      </w:r>
    </w:p>
    <w:p w14:paraId="10616F44" w14:textId="5DA475C0" w:rsidR="00BC3DF8" w:rsidRPr="00CB00A4" w:rsidRDefault="00BC3DF8" w:rsidP="005B457E">
      <w:pPr>
        <w:pStyle w:val="ListParagraph"/>
        <w:numPr>
          <w:ilvl w:val="2"/>
          <w:numId w:val="9"/>
        </w:numPr>
        <w:spacing w:after="160" w:line="256" w:lineRule="auto"/>
        <w:rPr>
          <w:b/>
        </w:rPr>
      </w:pPr>
      <w:r w:rsidRPr="00CB00A4">
        <w:rPr>
          <w:b/>
        </w:rPr>
        <w:t xml:space="preserve">Difficulty applying successional theory to certain </w:t>
      </w:r>
      <w:r w:rsidRPr="00CB00A4">
        <w:rPr>
          <w:b/>
        </w:rPr>
        <w:t>s</w:t>
      </w:r>
      <w:r w:rsidRPr="00CB00A4">
        <w:rPr>
          <w:b/>
        </w:rPr>
        <w:t>ystems not operating on a linear continuum, but fluctuate between discrete types</w:t>
      </w:r>
    </w:p>
    <w:p w14:paraId="094625D6" w14:textId="77777777" w:rsidR="005B457E" w:rsidRPr="005B457E" w:rsidRDefault="005B457E" w:rsidP="005B457E">
      <w:pPr>
        <w:pStyle w:val="ListParagraph"/>
        <w:spacing w:after="160" w:line="256" w:lineRule="auto"/>
        <w:ind w:left="2160"/>
        <w:rPr>
          <w:b/>
        </w:rPr>
      </w:pPr>
    </w:p>
    <w:p w14:paraId="1E31D7D6" w14:textId="55733DBA" w:rsidR="00133C82" w:rsidRPr="00BB7F3B" w:rsidRDefault="00E62C58" w:rsidP="00BB7F3B">
      <w:pPr>
        <w:pStyle w:val="ListParagraph"/>
        <w:numPr>
          <w:ilvl w:val="0"/>
          <w:numId w:val="1"/>
        </w:numPr>
        <w:rPr>
          <w:rFonts w:ascii="Arial" w:hAnsi="Arial" w:cs="Arial"/>
          <w:sz w:val="24"/>
          <w:szCs w:val="24"/>
        </w:rPr>
      </w:pPr>
      <w:r>
        <w:rPr>
          <w:rFonts w:ascii="Arial" w:hAnsi="Arial" w:cs="Arial"/>
          <w:sz w:val="24"/>
          <w:szCs w:val="24"/>
        </w:rPr>
        <w:t xml:space="preserve">Resilience thinking presents a critical tool in understanding dynamics of change </w:t>
      </w:r>
      <w:r w:rsidR="003D676B">
        <w:rPr>
          <w:rFonts w:ascii="Arial" w:hAnsi="Arial" w:cs="Arial"/>
          <w:sz w:val="24"/>
          <w:szCs w:val="24"/>
        </w:rPr>
        <w:t xml:space="preserve">in systems that exhibit nonequilibrium between multiple </w:t>
      </w:r>
      <w:r>
        <w:rPr>
          <w:rFonts w:ascii="Arial" w:hAnsi="Arial" w:cs="Arial"/>
          <w:sz w:val="24"/>
          <w:szCs w:val="24"/>
        </w:rPr>
        <w:t xml:space="preserve">states </w:t>
      </w:r>
      <w:r w:rsidRPr="00B2179B">
        <w:rPr>
          <w:rFonts w:ascii="Arial" w:hAnsi="Arial" w:cs="Arial"/>
          <w:sz w:val="24"/>
          <w:szCs w:val="24"/>
        </w:rPr>
        <w:fldChar w:fldCharType="begin" w:fldLock="1"/>
      </w:r>
      <w:r w:rsidR="006E46DF">
        <w:rPr>
          <w:rFonts w:ascii="Arial" w:hAnsi="Arial" w:cs="Arial"/>
          <w:sz w:val="24"/>
          <w:szCs w:val="24"/>
        </w:rPr>
        <w:instrText>ADDIN CSL_CITATION {"citationItems":[{"id":"ITEM-1","itemData":{"DOI":"10.1111/j.1365-2745.2011.01798.x","ISBN":"1365-2745","ISSN":"00220477","PMID":"25246403","abstract":"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 are the effects extreme (unusual or profound) in comparison to normal variability? 3. A synthetic definition of an extreme climatic event (ECE) is proposed that includes ‘extremeness’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author":[{"dropping-particle":"","family":"Smith","given":"Melinda D.","non-dropping-particle":"","parse-names":false,"suffix":""}],"container-title":"Journal of Ecology","id":"ITEM-1","issue":"3","issued":{"date-parts":[["2011"]]},"page":"656-663","title":"An ecological perspective on extreme climatic events: A synthetic definition and framework to guide future research","type":"article-journal","volume":"99"},"uris":["http://www.mendeley.com/documents/?uuid=d61f6b27-2081-42cf-a45c-780614eb7a35"]},{"id":"ITEM-2","itemData":{"DOI":"10.1038/35098000","ISBN":"0028-0836","ISSN":"00280836","PMID":"11595939","author":[{"dropping-particle":"","family":"Scheffer","given":"Marten","non-dropping-particle":"","parse-names":false,"suffix":""},{"dropping-particle":"","family":"Carpenter","given":"Steve","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2","issue":"October","issued":{"date-parts":[["2001"]]},"title":"Catastrophic shifts in ecosystems","type":"article-journal","volume":"413"},"uris":["http://www.mendeley.com/documents/?uuid=f5a3c666-c700-4dcf-8313-520ed26cdccf"]},{"id":"ITEM-3","itemData":{"DOI":"10.1111/1365-2664.12649","ISSN":"00218901","author":[{"dropping-particle":"","family":"Angeler","given":"David G.","non-dropping-particle":"","parse-names":false,"suffix":""},{"dropping-particle":"","family":"Allen","given":"Craig R.","non-dropping-particle":"","parse-names":false,"suffix":""}],"container-title":"Applied Ecology","id":"ITEM-3","issued":{"date-parts":[["2016"]]},"page":"617-624","title":"Quantifying Resilience","type":"article-journal"},"uris":["http://www.mendeley.com/documents/?uuid=d7f71133-053f-4b13-9bd9-0d60dd972c2a"]}],"mendeley":{"formattedCitation":"(Scheffer et al. 2001, Smith 2011, Angeler and Allen 2016)","plainTextFormattedCitation":"(Scheffer et al. 2001, Smith 2011, Angeler and Allen 2016)","previouslyFormattedCitation":"(Scheffer et al. 2001, Smith 2011, Angeler and Allen 2016)"},"properties":{"noteIndex":0},"schema":"https://github.com/citation-style-language/schema/raw/master/csl-citation.json"}</w:instrText>
      </w:r>
      <w:r w:rsidRPr="00B2179B">
        <w:rPr>
          <w:rFonts w:ascii="Arial" w:hAnsi="Arial" w:cs="Arial"/>
          <w:sz w:val="24"/>
          <w:szCs w:val="24"/>
        </w:rPr>
        <w:fldChar w:fldCharType="separate"/>
      </w:r>
      <w:r w:rsidRPr="00AF65F2">
        <w:rPr>
          <w:rFonts w:ascii="Arial" w:hAnsi="Arial" w:cs="Arial"/>
          <w:noProof/>
          <w:sz w:val="24"/>
          <w:szCs w:val="24"/>
        </w:rPr>
        <w:t>(Scheffer et al. 2001, Smith 2011, Angeler and Allen 2016)</w:t>
      </w:r>
      <w:r w:rsidRPr="00B2179B">
        <w:rPr>
          <w:rFonts w:ascii="Arial" w:hAnsi="Arial" w:cs="Arial"/>
          <w:sz w:val="24"/>
          <w:szCs w:val="24"/>
        </w:rPr>
        <w:fldChar w:fldCharType="end"/>
      </w:r>
      <w:r w:rsidR="00BB7F3B">
        <w:rPr>
          <w:rFonts w:ascii="Arial" w:hAnsi="Arial" w:cs="Arial"/>
          <w:sz w:val="24"/>
          <w:szCs w:val="24"/>
        </w:rPr>
        <w:t xml:space="preserve">. </w:t>
      </w:r>
      <w:r w:rsidR="00814636" w:rsidRPr="00BB7F3B">
        <w:rPr>
          <w:rFonts w:ascii="Arial" w:hAnsi="Arial" w:cs="Arial"/>
          <w:sz w:val="24"/>
          <w:szCs w:val="24"/>
        </w:rPr>
        <w:t>Rather than considering an ecosystem</w:t>
      </w:r>
      <w:r w:rsidR="00EE7880" w:rsidRPr="00BB7F3B">
        <w:rPr>
          <w:rFonts w:ascii="Arial" w:hAnsi="Arial" w:cs="Arial"/>
          <w:sz w:val="24"/>
          <w:szCs w:val="24"/>
        </w:rPr>
        <w:t xml:space="preserve">’s characteristics </w:t>
      </w:r>
      <w:r w:rsidR="00814636" w:rsidRPr="00BB7F3B">
        <w:rPr>
          <w:rFonts w:ascii="Arial" w:hAnsi="Arial" w:cs="Arial"/>
          <w:sz w:val="24"/>
          <w:szCs w:val="24"/>
        </w:rPr>
        <w:t xml:space="preserve">as a function of </w:t>
      </w:r>
      <w:r w:rsidR="0050702F" w:rsidRPr="00BB7F3B">
        <w:rPr>
          <w:rFonts w:ascii="Arial" w:hAnsi="Arial" w:cs="Arial"/>
          <w:sz w:val="24"/>
          <w:szCs w:val="24"/>
        </w:rPr>
        <w:t xml:space="preserve">a </w:t>
      </w:r>
      <w:r w:rsidR="00814636" w:rsidRPr="00BB7F3B">
        <w:rPr>
          <w:rFonts w:ascii="Arial" w:hAnsi="Arial" w:cs="Arial"/>
          <w:sz w:val="24"/>
          <w:szCs w:val="24"/>
        </w:rPr>
        <w:t>deterministic process</w:t>
      </w:r>
      <w:r w:rsidR="004C1380" w:rsidRPr="00BB7F3B">
        <w:rPr>
          <w:rFonts w:ascii="Arial" w:hAnsi="Arial" w:cs="Arial"/>
          <w:sz w:val="24"/>
          <w:szCs w:val="24"/>
        </w:rPr>
        <w:t>, attempts to</w:t>
      </w:r>
      <w:r w:rsidR="001334E0" w:rsidRPr="00BB7F3B">
        <w:rPr>
          <w:rFonts w:ascii="Arial" w:hAnsi="Arial" w:cs="Arial"/>
          <w:sz w:val="24"/>
          <w:szCs w:val="24"/>
        </w:rPr>
        <w:t xml:space="preserve"> capture this variation between multiple ecosystem </w:t>
      </w:r>
      <w:r w:rsidR="006D15B3" w:rsidRPr="00BB7F3B">
        <w:rPr>
          <w:rFonts w:ascii="Arial" w:hAnsi="Arial" w:cs="Arial"/>
          <w:sz w:val="24"/>
          <w:szCs w:val="24"/>
        </w:rPr>
        <w:t xml:space="preserve">types </w:t>
      </w:r>
      <w:r w:rsidR="00B90ADE" w:rsidRPr="00BB7F3B">
        <w:rPr>
          <w:rFonts w:ascii="Arial" w:hAnsi="Arial" w:cs="Arial"/>
          <w:sz w:val="24"/>
          <w:szCs w:val="24"/>
        </w:rPr>
        <w:t>recognize the complex interplay between</w:t>
      </w:r>
      <w:r w:rsidR="00F71A37" w:rsidRPr="00BB7F3B">
        <w:rPr>
          <w:rFonts w:ascii="Arial" w:hAnsi="Arial" w:cs="Arial"/>
          <w:sz w:val="24"/>
          <w:szCs w:val="24"/>
        </w:rPr>
        <w:t xml:space="preserve"> </w:t>
      </w:r>
      <w:r w:rsidR="00B90ADE" w:rsidRPr="00BB7F3B">
        <w:rPr>
          <w:rFonts w:ascii="Arial" w:hAnsi="Arial" w:cs="Arial"/>
          <w:sz w:val="24"/>
          <w:szCs w:val="24"/>
        </w:rPr>
        <w:t xml:space="preserve">historical contingency, </w:t>
      </w:r>
      <w:r w:rsidR="00F71A37" w:rsidRPr="00BB7F3B">
        <w:rPr>
          <w:rFonts w:ascii="Arial" w:hAnsi="Arial" w:cs="Arial"/>
          <w:sz w:val="24"/>
          <w:szCs w:val="24"/>
        </w:rPr>
        <w:t xml:space="preserve">state resilience, and the biotic and abiotic factors that shape </w:t>
      </w:r>
      <w:r w:rsidR="005118D1" w:rsidRPr="00BB7F3B">
        <w:rPr>
          <w:rFonts w:ascii="Arial" w:hAnsi="Arial" w:cs="Arial"/>
          <w:sz w:val="24"/>
          <w:szCs w:val="24"/>
        </w:rPr>
        <w:t>community dynamics.</w:t>
      </w:r>
    </w:p>
    <w:p w14:paraId="53508FBE" w14:textId="63264979" w:rsidR="00445769" w:rsidRPr="00CB00A4" w:rsidRDefault="00445769" w:rsidP="00445769">
      <w:pPr>
        <w:pStyle w:val="ListParagraph"/>
        <w:rPr>
          <w:rFonts w:ascii="Arial" w:hAnsi="Arial" w:cs="Arial"/>
          <w:b/>
          <w:sz w:val="24"/>
          <w:szCs w:val="24"/>
        </w:rPr>
      </w:pPr>
    </w:p>
    <w:p w14:paraId="4A2A8C3B" w14:textId="77777777" w:rsidR="005B457E" w:rsidRPr="00CB00A4" w:rsidRDefault="005B457E" w:rsidP="005B457E">
      <w:pPr>
        <w:pStyle w:val="ListParagraph"/>
        <w:numPr>
          <w:ilvl w:val="1"/>
          <w:numId w:val="9"/>
        </w:numPr>
        <w:spacing w:after="160" w:line="256" w:lineRule="auto"/>
        <w:rPr>
          <w:b/>
        </w:rPr>
      </w:pPr>
      <w:r w:rsidRPr="00CB00A4">
        <w:rPr>
          <w:b/>
        </w:rPr>
        <w:t>Approach is particularly valuable in arid and semi-arid rangelands</w:t>
      </w:r>
    </w:p>
    <w:p w14:paraId="5D5284A8" w14:textId="77777777" w:rsidR="005B457E" w:rsidRPr="00CB00A4" w:rsidRDefault="005B457E" w:rsidP="005B457E">
      <w:pPr>
        <w:pStyle w:val="ListParagraph"/>
        <w:numPr>
          <w:ilvl w:val="2"/>
          <w:numId w:val="9"/>
        </w:numPr>
        <w:spacing w:after="160" w:line="256" w:lineRule="auto"/>
        <w:rPr>
          <w:b/>
        </w:rPr>
      </w:pPr>
      <w:r w:rsidRPr="00CB00A4">
        <w:rPr>
          <w:b/>
        </w:rPr>
        <w:t>Construction of state-and-transition models as management tools</w:t>
      </w:r>
    </w:p>
    <w:p w14:paraId="4EDD92C7" w14:textId="77777777" w:rsidR="005B457E" w:rsidRPr="00445769" w:rsidRDefault="005B457E" w:rsidP="00445769">
      <w:pPr>
        <w:pStyle w:val="ListParagraph"/>
        <w:rPr>
          <w:rFonts w:ascii="Arial" w:hAnsi="Arial" w:cs="Arial"/>
          <w:sz w:val="24"/>
          <w:szCs w:val="24"/>
        </w:rPr>
      </w:pPr>
      <w:commentRangeStart w:id="2"/>
    </w:p>
    <w:p w14:paraId="42C8478C" w14:textId="4F99D2AA" w:rsidR="004D2E53" w:rsidRDefault="009E61D1" w:rsidP="00566405">
      <w:pPr>
        <w:pStyle w:val="ListParagraph"/>
        <w:numPr>
          <w:ilvl w:val="0"/>
          <w:numId w:val="1"/>
        </w:numPr>
        <w:rPr>
          <w:rFonts w:ascii="Arial" w:hAnsi="Arial" w:cs="Arial"/>
          <w:sz w:val="24"/>
          <w:szCs w:val="24"/>
        </w:rPr>
      </w:pPr>
      <w:r>
        <w:rPr>
          <w:rFonts w:ascii="Arial" w:hAnsi="Arial" w:cs="Arial"/>
          <w:sz w:val="24"/>
          <w:szCs w:val="24"/>
        </w:rPr>
        <w:t>In particular, resilience thinking has provided a strong conceptual basis for 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w:t>
      </w:r>
      <w:commentRangeEnd w:id="2"/>
      <w:r w:rsidR="00B44668">
        <w:rPr>
          <w:rStyle w:val="CommentReference"/>
        </w:rPr>
        <w:commentReference w:id="2"/>
      </w:r>
      <w:r w:rsidR="00940DD5">
        <w:rPr>
          <w:rFonts w:ascii="Arial" w:hAnsi="Arial" w:cs="Arial"/>
          <w:sz w:val="24"/>
          <w:szCs w:val="24"/>
        </w:rPr>
        <w:t xml:space="preserve">range models based on 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w:t>
      </w:r>
      <w:r w:rsidR="00773C1D">
        <w:rPr>
          <w:rFonts w:ascii="Arial" w:hAnsi="Arial" w:cs="Arial"/>
          <w:sz w:val="24"/>
          <w:szCs w:val="24"/>
        </w:rPr>
        <w:t>capture</w:t>
      </w:r>
      <w:r w:rsidR="00CD2141">
        <w:rPr>
          <w:rFonts w:ascii="Arial" w:hAnsi="Arial" w:cs="Arial"/>
          <w:sz w:val="24"/>
          <w:szCs w:val="24"/>
        </w:rPr>
        <w:t xml:space="preserve"> </w:t>
      </w:r>
      <w:r w:rsidR="00A21AB2">
        <w:rPr>
          <w:rFonts w:ascii="Arial" w:hAnsi="Arial" w:cs="Arial"/>
          <w:sz w:val="24"/>
          <w:szCs w:val="24"/>
        </w:rPr>
        <w:t>nonlinear community responses</w:t>
      </w:r>
      <w:r>
        <w:rPr>
          <w:rFonts w:ascii="Arial" w:hAnsi="Arial" w:cs="Arial"/>
          <w:sz w:val="24"/>
          <w:szCs w:val="24"/>
        </w:rPr>
        <w:t xml:space="preserve"> </w:t>
      </w:r>
      <w:r>
        <w:rPr>
          <w:rFonts w:ascii="Arial" w:hAnsi="Arial" w:cs="Arial"/>
          <w:sz w:val="24"/>
          <w:szCs w:val="24"/>
        </w:rPr>
        <w:fldChar w:fldCharType="begin" w:fldLock="1"/>
      </w:r>
      <w:r w:rsidR="006E46DF">
        <w:rPr>
          <w:rFonts w:ascii="Arial" w:hAnsi="Arial" w:cs="Arial"/>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plainTextFormattedCitation":"(Jackson and Bartolome 2002)","previouslyFormattedCitation":"(Jackson and Bartolome 2002)"},"properties":{"noteIndex":0},"schema":"https://github.com/citation-style-language/schema/raw/master/csl-citation.json"}</w:instrText>
      </w:r>
      <w:r>
        <w:rPr>
          <w:rFonts w:ascii="Arial" w:hAnsi="Arial" w:cs="Arial"/>
          <w:sz w:val="24"/>
          <w:szCs w:val="24"/>
        </w:rPr>
        <w:fldChar w:fldCharType="separate"/>
      </w:r>
      <w:r w:rsidRPr="009E61D1">
        <w:rPr>
          <w:rFonts w:ascii="Arial" w:hAnsi="Arial" w:cs="Arial"/>
          <w:noProof/>
          <w:sz w:val="24"/>
          <w:szCs w:val="24"/>
        </w:rPr>
        <w:t>(Jackson and Bartolome 2002)</w:t>
      </w:r>
      <w:r>
        <w:rPr>
          <w:rFonts w:ascii="Arial" w:hAnsi="Arial" w:cs="Arial"/>
          <w:sz w:val="24"/>
          <w:szCs w:val="24"/>
        </w:rPr>
        <w:fldChar w:fldCharType="end"/>
      </w:r>
      <w:r w:rsidR="00A21AB2">
        <w:rPr>
          <w:rFonts w:ascii="Arial" w:hAnsi="Arial" w:cs="Arial"/>
          <w:sz w:val="24"/>
          <w:szCs w:val="24"/>
        </w:rPr>
        <w:t xml:space="preserve">. </w:t>
      </w:r>
    </w:p>
    <w:p w14:paraId="628323A7" w14:textId="77777777" w:rsidR="009F6C1B" w:rsidRDefault="00EF64B3" w:rsidP="009F6C1B">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w:t>
      </w:r>
      <w:commentRangeStart w:id="3"/>
      <w:r w:rsidR="001E1CC4">
        <w:rPr>
          <w:rFonts w:ascii="Arial" w:hAnsi="Arial" w:cs="Arial"/>
          <w:sz w:val="24"/>
          <w:szCs w:val="24"/>
        </w:rPr>
        <w:t>reference</w:t>
      </w:r>
      <w:commentRangeEnd w:id="3"/>
      <w:r w:rsidR="00723CE7">
        <w:rPr>
          <w:rStyle w:val="CommentReference"/>
        </w:rPr>
        <w:commentReference w:id="3"/>
      </w:r>
      <w:r w:rsidR="001E1CC4">
        <w:rPr>
          <w:rFonts w:ascii="Arial" w:hAnsi="Arial" w:cs="Arial"/>
          <w:sz w:val="24"/>
          <w:szCs w:val="24"/>
        </w:rPr>
        <w:t xml:space="preserve">, </w:t>
      </w:r>
      <w:r w:rsidR="009E61D1">
        <w:rPr>
          <w:rFonts w:ascii="Arial" w:hAnsi="Arial" w:cs="Arial"/>
          <w:sz w:val="24"/>
          <w:szCs w:val="24"/>
        </w:rPr>
        <w:t xml:space="preserve">range managers have turned to </w:t>
      </w:r>
      <w:r w:rsidR="00493F57">
        <w:rPr>
          <w:rFonts w:ascii="Arial" w:hAnsi="Arial" w:cs="Arial"/>
          <w:sz w:val="24"/>
          <w:szCs w:val="24"/>
        </w:rPr>
        <w:t>s</w:t>
      </w:r>
      <w:r w:rsidR="00395D0D">
        <w:rPr>
          <w:rFonts w:ascii="Arial" w:hAnsi="Arial" w:cs="Arial"/>
          <w:sz w:val="24"/>
          <w:szCs w:val="24"/>
        </w:rPr>
        <w:t>tate and transition models (STMs)</w:t>
      </w:r>
      <w:r w:rsidR="009E61D1">
        <w:rPr>
          <w:rFonts w:ascii="Arial" w:hAnsi="Arial" w:cs="Arial"/>
          <w:sz w:val="24"/>
          <w:szCs w:val="24"/>
        </w:rPr>
        <w:t xml:space="preserve">, which </w:t>
      </w:r>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15AA6F19" w14:textId="400412EB" w:rsidR="00FC44A7" w:rsidRPr="00217488" w:rsidRDefault="00963324" w:rsidP="00FC44A7">
      <w:pPr>
        <w:pStyle w:val="ListParagraph"/>
        <w:numPr>
          <w:ilvl w:val="0"/>
          <w:numId w:val="1"/>
        </w:numPr>
        <w:rPr>
          <w:rFonts w:ascii="Arial" w:hAnsi="Arial" w:cs="Arial"/>
          <w:sz w:val="24"/>
          <w:szCs w:val="24"/>
        </w:rPr>
      </w:pPr>
      <w:r>
        <w:rPr>
          <w:rFonts w:ascii="Arial" w:hAnsi="Arial" w:cs="Arial"/>
          <w:sz w:val="24"/>
          <w:szCs w:val="24"/>
        </w:rPr>
        <w:lastRenderedPageBreak/>
        <w:t>Increasingly, state and transition models are used to guide management in rangeland systems. And w</w:t>
      </w:r>
      <w:r w:rsidR="00721A50" w:rsidRPr="009F6C1B">
        <w:rPr>
          <w:rFonts w:ascii="Arial" w:hAnsi="Arial" w:cs="Arial"/>
          <w:sz w:val="24"/>
          <w:szCs w:val="24"/>
        </w:rPr>
        <w:t xml:space="preserve">hile a key conceptual tool, </w:t>
      </w:r>
      <w:r w:rsidR="00797CD7" w:rsidRPr="009F6C1B">
        <w:rPr>
          <w:rFonts w:ascii="Arial" w:hAnsi="Arial" w:cs="Arial"/>
          <w:sz w:val="24"/>
          <w:szCs w:val="24"/>
        </w:rPr>
        <w:t xml:space="preserve">state and transition models </w:t>
      </w:r>
      <w:r w:rsidR="00D85A8C" w:rsidRPr="009F6C1B">
        <w:rPr>
          <w:rFonts w:ascii="Arial" w:hAnsi="Arial" w:cs="Arial"/>
          <w:sz w:val="24"/>
          <w:szCs w:val="24"/>
        </w:rPr>
        <w:t xml:space="preserve">suffer from </w:t>
      </w:r>
      <w:r w:rsidR="00A33D85" w:rsidRPr="009F6C1B">
        <w:rPr>
          <w:rFonts w:ascii="Arial" w:hAnsi="Arial" w:cs="Arial"/>
          <w:sz w:val="24"/>
          <w:szCs w:val="24"/>
        </w:rPr>
        <w:t>several dra</w:t>
      </w:r>
      <w:r w:rsidR="0003431B" w:rsidRPr="009F6C1B">
        <w:rPr>
          <w:rFonts w:ascii="Arial" w:hAnsi="Arial" w:cs="Arial"/>
          <w:sz w:val="24"/>
          <w:szCs w:val="24"/>
        </w:rPr>
        <w:t>wbacks</w:t>
      </w:r>
      <w:r w:rsidR="000F4F2C" w:rsidRPr="009F6C1B">
        <w:rPr>
          <w:rFonts w:ascii="Arial" w:hAnsi="Arial" w:cs="Arial"/>
          <w:sz w:val="24"/>
          <w:szCs w:val="24"/>
        </w:rPr>
        <w:t xml:space="preserve"> that may limit </w:t>
      </w:r>
      <w:r w:rsidR="00377602" w:rsidRPr="009F6C1B">
        <w:rPr>
          <w:rFonts w:ascii="Arial" w:hAnsi="Arial" w:cs="Arial"/>
          <w:sz w:val="24"/>
          <w:szCs w:val="24"/>
        </w:rPr>
        <w:t>their applicatio</w:t>
      </w:r>
      <w:r w:rsidR="00BB4BFE" w:rsidRPr="009F6C1B">
        <w:rPr>
          <w:rFonts w:ascii="Arial" w:hAnsi="Arial" w:cs="Arial"/>
          <w:sz w:val="24"/>
          <w:szCs w:val="24"/>
        </w:rPr>
        <w:t>n</w:t>
      </w:r>
      <w:r w:rsidR="00AF1F88">
        <w:rPr>
          <w:rFonts w:ascii="Arial" w:hAnsi="Arial" w:cs="Arial"/>
          <w:sz w:val="24"/>
          <w:szCs w:val="24"/>
        </w:rPr>
        <w:t>—</w:t>
      </w:r>
      <w:r w:rsidR="001E2CD8" w:rsidRPr="009F6C1B">
        <w:rPr>
          <w:rFonts w:ascii="Arial" w:hAnsi="Arial" w:cs="Arial"/>
          <w:sz w:val="24"/>
          <w:szCs w:val="24"/>
        </w:rPr>
        <w:t xml:space="preserve">STMs are </w:t>
      </w:r>
      <w:r w:rsidR="00FB275E" w:rsidRPr="009F6C1B">
        <w:rPr>
          <w:rFonts w:ascii="Arial" w:hAnsi="Arial" w:cs="Arial"/>
          <w:sz w:val="24"/>
          <w:szCs w:val="24"/>
        </w:rPr>
        <w:t xml:space="preserve">produced on the basis of expert opinion, requiring long-term </w:t>
      </w:r>
      <w:r w:rsidR="009201F7" w:rsidRPr="009F6C1B">
        <w:rPr>
          <w:rFonts w:ascii="Arial" w:hAnsi="Arial" w:cs="Arial"/>
          <w:sz w:val="24"/>
          <w:szCs w:val="24"/>
        </w:rPr>
        <w:t>monitoring</w:t>
      </w:r>
      <w:r w:rsidR="00FB275E" w:rsidRPr="009F6C1B">
        <w:rPr>
          <w:rFonts w:ascii="Arial" w:hAnsi="Arial" w:cs="Arial"/>
          <w:sz w:val="24"/>
          <w:szCs w:val="24"/>
        </w:rPr>
        <w:t xml:space="preserve"> and subject to </w:t>
      </w:r>
      <w:r w:rsidR="009201F7" w:rsidRPr="009F6C1B">
        <w:rPr>
          <w:rFonts w:ascii="Arial" w:hAnsi="Arial" w:cs="Arial"/>
          <w:sz w:val="24"/>
          <w:szCs w:val="24"/>
        </w:rPr>
        <w:t xml:space="preserve">observer </w:t>
      </w:r>
      <w:r w:rsidR="00FB275E" w:rsidRPr="009F6C1B">
        <w:rPr>
          <w:rFonts w:ascii="Arial" w:hAnsi="Arial" w:cs="Arial"/>
          <w:sz w:val="24"/>
          <w:szCs w:val="24"/>
        </w:rPr>
        <w:t>biases</w:t>
      </w:r>
      <w:r w:rsidR="00C02A0A" w:rsidRPr="009F6C1B">
        <w:rPr>
          <w:rFonts w:ascii="Arial" w:hAnsi="Arial" w:cs="Arial"/>
          <w:sz w:val="24"/>
          <w:szCs w:val="24"/>
        </w:rPr>
        <w:t>.</w:t>
      </w:r>
    </w:p>
    <w:p w14:paraId="5FFB505C" w14:textId="01B88120" w:rsidR="009F6C1B" w:rsidRPr="00217488" w:rsidRDefault="00FC44A7" w:rsidP="00217488">
      <w:pPr>
        <w:rPr>
          <w:rFonts w:ascii="Arial" w:hAnsi="Arial" w:cs="Arial"/>
          <w:b/>
          <w:sz w:val="24"/>
          <w:szCs w:val="24"/>
        </w:rPr>
      </w:pPr>
      <w:r w:rsidRPr="00FC44A7">
        <w:rPr>
          <w:rFonts w:ascii="Arial" w:hAnsi="Arial" w:cs="Arial"/>
          <w:b/>
          <w:sz w:val="24"/>
          <w:szCs w:val="24"/>
        </w:rPr>
        <w:t>Reduce this section</w:t>
      </w:r>
    </w:p>
    <w:p w14:paraId="10AF937A" w14:textId="40729C1A" w:rsidR="0031517F" w:rsidRPr="0031517F" w:rsidRDefault="009F6C1B" w:rsidP="0031517F">
      <w:pPr>
        <w:pStyle w:val="ListParagraph"/>
        <w:numPr>
          <w:ilvl w:val="0"/>
          <w:numId w:val="1"/>
        </w:numPr>
        <w:rPr>
          <w:rFonts w:ascii="Arial" w:hAnsi="Arial" w:cs="Arial"/>
          <w:sz w:val="24"/>
          <w:szCs w:val="24"/>
        </w:rPr>
      </w:pPr>
      <w:r>
        <w:rPr>
          <w:rFonts w:ascii="Arial" w:hAnsi="Arial" w:cs="Arial"/>
          <w:sz w:val="24"/>
          <w:szCs w:val="24"/>
        </w:rPr>
        <w:t xml:space="preserve">As an alternative, </w:t>
      </w:r>
      <w:r w:rsidR="0092506A">
        <w:rPr>
          <w:rFonts w:ascii="Arial" w:hAnsi="Arial" w:cs="Arial"/>
          <w:sz w:val="24"/>
          <w:szCs w:val="24"/>
        </w:rPr>
        <w:t xml:space="preserve">STMs </w:t>
      </w:r>
      <w:r>
        <w:rPr>
          <w:rFonts w:ascii="Arial" w:hAnsi="Arial" w:cs="Arial"/>
          <w:sz w:val="24"/>
          <w:szCs w:val="24"/>
        </w:rPr>
        <w:t xml:space="preserve">may be adapted into a quantitative framework that can be used to test predictions of non-equilibrium community dynamics </w:t>
      </w:r>
      <w:r w:rsidR="00202ECF">
        <w:rPr>
          <w:rFonts w:ascii="Arial" w:hAnsi="Arial" w:cs="Arial"/>
          <w:sz w:val="24"/>
          <w:szCs w:val="24"/>
        </w:rPr>
        <w:t xml:space="preserve">in a </w:t>
      </w:r>
      <w:r w:rsidR="007834C9">
        <w:rPr>
          <w:rFonts w:ascii="Arial" w:hAnsi="Arial" w:cs="Arial"/>
          <w:sz w:val="24"/>
          <w:szCs w:val="24"/>
        </w:rPr>
        <w:t>familiar structure</w:t>
      </w:r>
      <w:r w:rsidR="0056391E">
        <w:rPr>
          <w:rFonts w:ascii="Arial" w:hAnsi="Arial" w:cs="Arial"/>
          <w:sz w:val="24"/>
          <w:szCs w:val="24"/>
        </w:rPr>
        <w:t>.</w:t>
      </w:r>
      <w:r w:rsidR="0031517F">
        <w:rPr>
          <w:rFonts w:ascii="Arial" w:hAnsi="Arial" w:cs="Arial"/>
          <w:sz w:val="24"/>
          <w:szCs w:val="24"/>
        </w:rPr>
        <w:t xml:space="preserve"> </w:t>
      </w:r>
    </w:p>
    <w:p w14:paraId="4C64BFEA" w14:textId="77777777" w:rsidR="00E827BE" w:rsidRDefault="0031517F" w:rsidP="0031517F">
      <w:pPr>
        <w:pStyle w:val="ListParagraph"/>
        <w:numPr>
          <w:ilvl w:val="0"/>
          <w:numId w:val="1"/>
        </w:numPr>
        <w:rPr>
          <w:rFonts w:ascii="Arial" w:hAnsi="Arial" w:cs="Arial"/>
          <w:sz w:val="24"/>
          <w:szCs w:val="24"/>
        </w:rPr>
      </w:pPr>
      <w:r>
        <w:rPr>
          <w:rFonts w:ascii="Arial" w:hAnsi="Arial" w:cs="Arial"/>
          <w:sz w:val="24"/>
          <w:szCs w:val="24"/>
        </w:rPr>
        <w:t>The benefit</w:t>
      </w:r>
      <w:r w:rsidR="00E827BE">
        <w:rPr>
          <w:rFonts w:ascii="Arial" w:hAnsi="Arial" w:cs="Arial"/>
          <w:sz w:val="24"/>
          <w:szCs w:val="24"/>
        </w:rPr>
        <w:t>s</w:t>
      </w:r>
      <w:r>
        <w:rPr>
          <w:rFonts w:ascii="Arial" w:hAnsi="Arial" w:cs="Arial"/>
          <w:sz w:val="24"/>
          <w:szCs w:val="24"/>
        </w:rPr>
        <w:t xml:space="preserve"> of this approach are twofold:</w:t>
      </w:r>
    </w:p>
    <w:p w14:paraId="4133E14C" w14:textId="6FC5D508" w:rsidR="00A84ECB" w:rsidRDefault="00E827BE" w:rsidP="00E827BE">
      <w:pPr>
        <w:pStyle w:val="ListParagraph"/>
        <w:numPr>
          <w:ilvl w:val="1"/>
          <w:numId w:val="1"/>
        </w:numPr>
        <w:rPr>
          <w:rFonts w:ascii="Arial" w:hAnsi="Arial" w:cs="Arial"/>
          <w:sz w:val="24"/>
          <w:szCs w:val="24"/>
        </w:rPr>
      </w:pPr>
      <w:r>
        <w:rPr>
          <w:rFonts w:ascii="Arial" w:hAnsi="Arial" w:cs="Arial"/>
          <w:sz w:val="24"/>
          <w:szCs w:val="24"/>
        </w:rPr>
        <w:t>First, b</w:t>
      </w:r>
      <w:r w:rsidR="00471D51" w:rsidRPr="0031517F">
        <w:rPr>
          <w:rFonts w:ascii="Arial" w:hAnsi="Arial" w:cs="Arial"/>
          <w:sz w:val="24"/>
          <w:szCs w:val="24"/>
        </w:rPr>
        <w:t xml:space="preserve">y </w:t>
      </w:r>
      <w:r>
        <w:rPr>
          <w:rFonts w:ascii="Arial" w:hAnsi="Arial" w:cs="Arial"/>
          <w:sz w:val="24"/>
          <w:szCs w:val="24"/>
        </w:rPr>
        <w:t>decomposing community variation into a series of discrete state types and probabilities of transition,</w:t>
      </w:r>
      <w:r w:rsidR="00DB4ECE" w:rsidRPr="0031517F">
        <w:rPr>
          <w:rFonts w:ascii="Arial" w:hAnsi="Arial" w:cs="Arial"/>
          <w:sz w:val="24"/>
          <w:szCs w:val="24"/>
        </w:rPr>
        <w:t xml:space="preserve"> </w:t>
      </w:r>
      <w:r w:rsidR="00BD01C4" w:rsidRPr="0031517F">
        <w:rPr>
          <w:rFonts w:ascii="Arial" w:hAnsi="Arial" w:cs="Arial"/>
          <w:sz w:val="24"/>
          <w:szCs w:val="24"/>
        </w:rPr>
        <w:t xml:space="preserve">quantitative STMs </w:t>
      </w:r>
      <w:r w:rsidR="00520967" w:rsidRPr="0031517F">
        <w:rPr>
          <w:rFonts w:ascii="Arial" w:hAnsi="Arial" w:cs="Arial"/>
          <w:sz w:val="24"/>
          <w:szCs w:val="24"/>
        </w:rPr>
        <w:t xml:space="preserve">may </w:t>
      </w:r>
      <w:r w:rsidR="008C16B0" w:rsidRPr="0031517F">
        <w:rPr>
          <w:rFonts w:ascii="Arial" w:hAnsi="Arial" w:cs="Arial"/>
          <w:sz w:val="24"/>
          <w:szCs w:val="24"/>
        </w:rPr>
        <w:t xml:space="preserve">effectively capture </w:t>
      </w:r>
      <w:r w:rsidR="0026579A" w:rsidRPr="0031517F">
        <w:rPr>
          <w:rFonts w:ascii="Arial" w:hAnsi="Arial" w:cs="Arial"/>
          <w:sz w:val="24"/>
          <w:szCs w:val="24"/>
        </w:rPr>
        <w:t>complex community dynamics</w:t>
      </w:r>
      <w:r w:rsidR="005C0938" w:rsidRPr="0031517F">
        <w:rPr>
          <w:rFonts w:ascii="Arial" w:hAnsi="Arial" w:cs="Arial"/>
          <w:sz w:val="24"/>
          <w:szCs w:val="24"/>
        </w:rPr>
        <w:t xml:space="preserve"> in systems that </w:t>
      </w:r>
      <w:r w:rsidR="0056355E" w:rsidRPr="0031517F">
        <w:rPr>
          <w:rFonts w:ascii="Arial" w:hAnsi="Arial" w:cs="Arial"/>
          <w:sz w:val="24"/>
          <w:szCs w:val="24"/>
        </w:rPr>
        <w:t>resist</w:t>
      </w:r>
      <w:r w:rsidR="0018530C" w:rsidRPr="0031517F">
        <w:rPr>
          <w:rFonts w:ascii="Arial" w:hAnsi="Arial" w:cs="Arial"/>
          <w:sz w:val="24"/>
          <w:szCs w:val="24"/>
        </w:rPr>
        <w:t xml:space="preserve"> </w:t>
      </w:r>
      <w:r w:rsidR="00171E74" w:rsidRPr="0031517F">
        <w:rPr>
          <w:rFonts w:ascii="Arial" w:hAnsi="Arial" w:cs="Arial"/>
          <w:sz w:val="24"/>
          <w:szCs w:val="24"/>
        </w:rPr>
        <w:t xml:space="preserve">assessment by more traditional </w:t>
      </w:r>
      <w:r w:rsidR="00B47102" w:rsidRPr="0031517F">
        <w:rPr>
          <w:rFonts w:ascii="Arial" w:hAnsi="Arial" w:cs="Arial"/>
          <w:sz w:val="24"/>
          <w:szCs w:val="24"/>
        </w:rPr>
        <w:t xml:space="preserve">analytical </w:t>
      </w:r>
      <w:r w:rsidR="00171E74" w:rsidRPr="0031517F">
        <w:rPr>
          <w:rFonts w:ascii="Arial" w:hAnsi="Arial" w:cs="Arial"/>
          <w:sz w:val="24"/>
          <w:szCs w:val="24"/>
        </w:rPr>
        <w:t>methods</w:t>
      </w:r>
      <w:r w:rsidR="00B64997" w:rsidRPr="0031517F">
        <w:rPr>
          <w:rFonts w:ascii="Arial" w:hAnsi="Arial" w:cs="Arial"/>
          <w:sz w:val="24"/>
          <w:szCs w:val="24"/>
        </w:rPr>
        <w:t>.</w:t>
      </w:r>
    </w:p>
    <w:p w14:paraId="7BB87C67" w14:textId="260EE415" w:rsidR="00FA3DF0" w:rsidRPr="009B523B" w:rsidRDefault="00E827BE" w:rsidP="009B523B">
      <w:pPr>
        <w:pStyle w:val="ListParagraph"/>
        <w:numPr>
          <w:ilvl w:val="1"/>
          <w:numId w:val="1"/>
        </w:numPr>
        <w:rPr>
          <w:rFonts w:ascii="Arial" w:hAnsi="Arial" w:cs="Arial"/>
          <w:sz w:val="24"/>
          <w:szCs w:val="24"/>
        </w:rPr>
      </w:pPr>
      <w:r>
        <w:rPr>
          <w:rFonts w:ascii="Arial" w:hAnsi="Arial" w:cs="Arial"/>
          <w:sz w:val="24"/>
          <w:szCs w:val="24"/>
        </w:rPr>
        <w:t>Second, quantitative STMs</w:t>
      </w:r>
      <w:r w:rsidR="009B523B">
        <w:rPr>
          <w:rFonts w:ascii="Arial" w:hAnsi="Arial" w:cs="Arial"/>
          <w:sz w:val="24"/>
          <w:szCs w:val="24"/>
        </w:rPr>
        <w:t xml:space="preserve"> </w:t>
      </w:r>
      <w:r w:rsidR="00A84ECB" w:rsidRPr="009B523B">
        <w:rPr>
          <w:rFonts w:ascii="Arial" w:hAnsi="Arial" w:cs="Arial"/>
          <w:sz w:val="24"/>
          <w:szCs w:val="24"/>
        </w:rPr>
        <w:t xml:space="preserve">form a critical complement to </w:t>
      </w:r>
      <w:r w:rsidR="00AA2D39" w:rsidRPr="009B523B">
        <w:rPr>
          <w:rFonts w:ascii="Arial" w:hAnsi="Arial" w:cs="Arial"/>
          <w:sz w:val="24"/>
          <w:szCs w:val="24"/>
        </w:rPr>
        <w:t>their expert-driven counterparts</w:t>
      </w:r>
      <w:r w:rsidR="00451602" w:rsidRPr="009B523B">
        <w:rPr>
          <w:rFonts w:ascii="Arial" w:hAnsi="Arial" w:cs="Arial"/>
          <w:sz w:val="24"/>
          <w:szCs w:val="24"/>
        </w:rPr>
        <w:t xml:space="preserve">. </w:t>
      </w:r>
      <w:r w:rsidR="00DF5615">
        <w:rPr>
          <w:rFonts w:ascii="Arial" w:hAnsi="Arial" w:cs="Arial"/>
          <w:sz w:val="24"/>
          <w:szCs w:val="24"/>
        </w:rPr>
        <w:t xml:space="preserve">STMs are rarely </w:t>
      </w:r>
      <w:r w:rsidR="006936CB">
        <w:rPr>
          <w:rFonts w:ascii="Arial" w:hAnsi="Arial" w:cs="Arial"/>
          <w:sz w:val="24"/>
          <w:szCs w:val="24"/>
        </w:rPr>
        <w:t xml:space="preserve">tested with empirical data, </w:t>
      </w:r>
      <w:r w:rsidR="008F33C8">
        <w:rPr>
          <w:rFonts w:ascii="Arial" w:hAnsi="Arial" w:cs="Arial"/>
          <w:sz w:val="24"/>
          <w:szCs w:val="24"/>
        </w:rPr>
        <w:t>and</w:t>
      </w:r>
      <w:r w:rsidR="006936CB">
        <w:rPr>
          <w:rFonts w:ascii="Arial" w:hAnsi="Arial" w:cs="Arial"/>
          <w:sz w:val="24"/>
          <w:szCs w:val="24"/>
        </w:rPr>
        <w:t xml:space="preserve"> </w:t>
      </w:r>
      <w:r w:rsidR="00B04B79">
        <w:rPr>
          <w:rFonts w:ascii="Arial" w:hAnsi="Arial" w:cs="Arial"/>
          <w:sz w:val="24"/>
          <w:szCs w:val="24"/>
        </w:rPr>
        <w:t xml:space="preserve">limited examples </w:t>
      </w:r>
      <w:r w:rsidR="00E6726E">
        <w:rPr>
          <w:rFonts w:ascii="Arial" w:hAnsi="Arial" w:cs="Arial"/>
          <w:sz w:val="24"/>
          <w:szCs w:val="24"/>
        </w:rPr>
        <w:t xml:space="preserve">demonstrate </w:t>
      </w:r>
      <w:r w:rsidR="00A11247">
        <w:rPr>
          <w:rFonts w:ascii="Arial" w:hAnsi="Arial" w:cs="Arial"/>
          <w:sz w:val="24"/>
          <w:szCs w:val="24"/>
        </w:rPr>
        <w:t xml:space="preserve">strong </w:t>
      </w:r>
      <w:r w:rsidR="00963324">
        <w:rPr>
          <w:rFonts w:ascii="Arial" w:hAnsi="Arial" w:cs="Arial"/>
          <w:sz w:val="24"/>
          <w:szCs w:val="24"/>
        </w:rPr>
        <w:t xml:space="preserve">evaluations that may be used to refine </w:t>
      </w:r>
      <w:r w:rsidR="00246989">
        <w:rPr>
          <w:rFonts w:ascii="Arial" w:hAnsi="Arial" w:cs="Arial"/>
          <w:sz w:val="24"/>
          <w:szCs w:val="24"/>
        </w:rPr>
        <w:t xml:space="preserve">conceptual models </w:t>
      </w:r>
      <w:r w:rsidR="004C5E83">
        <w:rPr>
          <w:rFonts w:ascii="Arial" w:hAnsi="Arial" w:cs="Arial"/>
          <w:sz w:val="24"/>
          <w:szCs w:val="24"/>
        </w:rPr>
        <w:t>and management recommendations</w:t>
      </w:r>
      <w:r w:rsidR="00D96D6C">
        <w:rPr>
          <w:rFonts w:ascii="Arial" w:hAnsi="Arial" w:cs="Arial"/>
          <w:sz w:val="24"/>
          <w:szCs w:val="24"/>
        </w:rPr>
        <w:t>.</w:t>
      </w:r>
    </w:p>
    <w:p w14:paraId="7DFE120A" w14:textId="181FB795" w:rsidR="00885A45" w:rsidRPr="00FC44A7" w:rsidRDefault="00D96D6C" w:rsidP="00C673B4">
      <w:pPr>
        <w:pStyle w:val="ListParagraph"/>
        <w:numPr>
          <w:ilvl w:val="0"/>
          <w:numId w:val="1"/>
        </w:numPr>
        <w:rPr>
          <w:rFonts w:ascii="Arial" w:hAnsi="Arial" w:cs="Arial"/>
          <w:b/>
          <w:sz w:val="24"/>
          <w:szCs w:val="24"/>
        </w:rPr>
      </w:pPr>
      <w:r w:rsidRPr="00885A45">
        <w:rPr>
          <w:rFonts w:ascii="Arial" w:hAnsi="Arial" w:cs="Arial"/>
          <w:sz w:val="24"/>
          <w:szCs w:val="24"/>
        </w:rPr>
        <w:t xml:space="preserve">Moreover, </w:t>
      </w:r>
      <w:r w:rsidR="00C27E6C" w:rsidRPr="00885A45">
        <w:rPr>
          <w:rFonts w:ascii="Arial" w:hAnsi="Arial" w:cs="Arial"/>
          <w:sz w:val="24"/>
          <w:szCs w:val="24"/>
        </w:rPr>
        <w:t xml:space="preserve">quantitative methods exhibit </w:t>
      </w:r>
      <w:r w:rsidR="00AF1F88" w:rsidRPr="00885A45">
        <w:rPr>
          <w:rFonts w:ascii="Arial" w:hAnsi="Arial" w:cs="Arial"/>
          <w:sz w:val="24"/>
          <w:szCs w:val="24"/>
        </w:rPr>
        <w:t xml:space="preserve">greater </w:t>
      </w:r>
      <w:r w:rsidR="00885A45">
        <w:rPr>
          <w:rFonts w:ascii="Arial" w:hAnsi="Arial" w:cs="Arial"/>
          <w:sz w:val="24"/>
          <w:szCs w:val="24"/>
        </w:rPr>
        <w:t xml:space="preserve">ability to capture </w:t>
      </w:r>
      <w:r w:rsidR="00AF1F88" w:rsidRPr="00885A45">
        <w:rPr>
          <w:rFonts w:ascii="Arial" w:hAnsi="Arial" w:cs="Arial"/>
          <w:sz w:val="24"/>
          <w:szCs w:val="24"/>
        </w:rPr>
        <w:t>novel species assemblages that may arise</w:t>
      </w:r>
      <w:r w:rsidR="002D3899" w:rsidRPr="00885A45">
        <w:rPr>
          <w:rFonts w:ascii="Arial" w:hAnsi="Arial" w:cs="Arial"/>
          <w:sz w:val="24"/>
          <w:szCs w:val="24"/>
        </w:rPr>
        <w:t xml:space="preserve"> as many systems </w:t>
      </w:r>
      <w:r w:rsidR="0021028E" w:rsidRPr="00885A45">
        <w:rPr>
          <w:rFonts w:ascii="Arial" w:hAnsi="Arial" w:cs="Arial"/>
          <w:sz w:val="24"/>
          <w:szCs w:val="24"/>
        </w:rPr>
        <w:t xml:space="preserve">respond to rapid environmental change. </w:t>
      </w:r>
    </w:p>
    <w:p w14:paraId="13D28F45" w14:textId="77777777" w:rsidR="00FC44A7" w:rsidRPr="00FC44A7" w:rsidRDefault="00FC44A7" w:rsidP="00FC44A7">
      <w:pPr>
        <w:pStyle w:val="ListParagraph"/>
        <w:ind w:left="360"/>
        <w:rPr>
          <w:rFonts w:ascii="Arial" w:hAnsi="Arial" w:cs="Arial"/>
          <w:b/>
          <w:sz w:val="24"/>
          <w:szCs w:val="24"/>
        </w:rPr>
      </w:pPr>
    </w:p>
    <w:p w14:paraId="65A68AEA" w14:textId="77777777" w:rsidR="00FC44A7" w:rsidRPr="00CB00A4" w:rsidRDefault="00FC44A7" w:rsidP="00FC44A7">
      <w:pPr>
        <w:pStyle w:val="ListParagraph"/>
        <w:numPr>
          <w:ilvl w:val="1"/>
          <w:numId w:val="1"/>
        </w:numPr>
        <w:spacing w:after="160" w:line="256" w:lineRule="auto"/>
        <w:ind w:left="1080"/>
        <w:rPr>
          <w:b/>
        </w:rPr>
      </w:pPr>
      <w:r w:rsidRPr="00CB00A4">
        <w:rPr>
          <w:b/>
        </w:rPr>
        <w:t>California as a model of non-equilibrium</w:t>
      </w:r>
    </w:p>
    <w:p w14:paraId="412C28B8" w14:textId="77777777" w:rsidR="00FC44A7" w:rsidRPr="00CB00A4" w:rsidRDefault="00FC44A7" w:rsidP="00FC44A7">
      <w:pPr>
        <w:pStyle w:val="ListParagraph"/>
        <w:numPr>
          <w:ilvl w:val="2"/>
          <w:numId w:val="1"/>
        </w:numPr>
        <w:spacing w:after="160" w:line="256" w:lineRule="auto"/>
        <w:ind w:left="1800"/>
        <w:rPr>
          <w:b/>
        </w:rPr>
      </w:pPr>
      <w:r w:rsidRPr="00CB00A4">
        <w:rPr>
          <w:b/>
        </w:rPr>
        <w:t>Non-hierarchical competition</w:t>
      </w:r>
    </w:p>
    <w:p w14:paraId="170BDC60" w14:textId="72939CBA" w:rsidR="00FC44A7" w:rsidRPr="00CB00A4" w:rsidRDefault="00FC44A7" w:rsidP="00FC44A7">
      <w:pPr>
        <w:pStyle w:val="ListParagraph"/>
        <w:numPr>
          <w:ilvl w:val="2"/>
          <w:numId w:val="1"/>
        </w:numPr>
        <w:spacing w:after="160" w:line="256" w:lineRule="auto"/>
        <w:ind w:left="1800"/>
        <w:rPr>
          <w:b/>
        </w:rPr>
      </w:pPr>
      <w:r w:rsidRPr="00CB00A4">
        <w:rPr>
          <w:b/>
        </w:rPr>
        <w:t>High sensitivity to environmental variation</w:t>
      </w:r>
    </w:p>
    <w:p w14:paraId="23F07299" w14:textId="77777777" w:rsidR="00217488" w:rsidRPr="00217488" w:rsidRDefault="00217488" w:rsidP="00217488">
      <w:pPr>
        <w:pStyle w:val="ListParagraph"/>
        <w:spacing w:after="160" w:line="256" w:lineRule="auto"/>
        <w:ind w:left="1800"/>
        <w:rPr>
          <w:b/>
        </w:rPr>
      </w:pPr>
    </w:p>
    <w:p w14:paraId="55D0727A" w14:textId="5D46BE44" w:rsidR="00F53B91" w:rsidRPr="00885A45" w:rsidRDefault="00F53B91" w:rsidP="00885A45">
      <w:pPr>
        <w:ind w:left="360"/>
        <w:rPr>
          <w:rFonts w:ascii="Arial" w:hAnsi="Arial" w:cs="Arial"/>
          <w:b/>
          <w:sz w:val="24"/>
          <w:szCs w:val="24"/>
        </w:rPr>
      </w:pPr>
      <w:r w:rsidRPr="00885A45">
        <w:rPr>
          <w:rFonts w:ascii="Arial" w:hAnsi="Arial" w:cs="Arial"/>
          <w:b/>
          <w:sz w:val="24"/>
          <w:szCs w:val="24"/>
        </w:rPr>
        <w:t xml:space="preserve">California Annual </w:t>
      </w:r>
      <w:commentRangeStart w:id="4"/>
      <w:r w:rsidRPr="00885A45">
        <w:rPr>
          <w:rFonts w:ascii="Arial" w:hAnsi="Arial" w:cs="Arial"/>
          <w:b/>
          <w:sz w:val="24"/>
          <w:szCs w:val="24"/>
        </w:rPr>
        <w:t>Grasslands</w:t>
      </w:r>
      <w:commentRangeEnd w:id="4"/>
      <w:r w:rsidR="00106782">
        <w:rPr>
          <w:rStyle w:val="CommentReference"/>
        </w:rPr>
        <w:commentReference w:id="4"/>
      </w:r>
      <w:r w:rsidR="007C757C" w:rsidRPr="00885A45">
        <w:rPr>
          <w:rFonts w:ascii="Arial" w:hAnsi="Arial" w:cs="Arial"/>
          <w:b/>
          <w:sz w:val="24"/>
          <w:szCs w:val="24"/>
        </w:rPr>
        <w:t xml:space="preserve"> </w:t>
      </w:r>
    </w:p>
    <w:p w14:paraId="26B85D48" w14:textId="06682734" w:rsidR="00F2776A" w:rsidRDefault="00A47C53" w:rsidP="002F750D">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commentRangeStart w:id="5"/>
      <w:r w:rsidR="006952C8">
        <w:rPr>
          <w:rFonts w:ascii="Arial" w:hAnsi="Arial" w:cs="Arial"/>
          <w:sz w:val="24"/>
          <w:szCs w:val="24"/>
        </w:rPr>
        <w:t>More recently, distinctions are often made between</w:t>
      </w:r>
      <w:r w:rsidR="00E71ECE">
        <w:rPr>
          <w:rFonts w:ascii="Arial" w:hAnsi="Arial" w:cs="Arial"/>
          <w:sz w:val="24"/>
          <w:szCs w:val="24"/>
        </w:rPr>
        <w:t>:</w:t>
      </w:r>
      <w:commentRangeEnd w:id="5"/>
      <w:r w:rsidR="00F40FB1">
        <w:rPr>
          <w:rStyle w:val="CommentReference"/>
        </w:rPr>
        <w:commentReference w:id="5"/>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1) Naturalized exotic annual grasses that now compose a majority of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29174AA1" w:rsidR="00E96CC5" w:rsidRDefault="00B84809" w:rsidP="00E96CC5">
      <w:pPr>
        <w:pStyle w:val="ListParagraph"/>
        <w:numPr>
          <w:ilvl w:val="1"/>
          <w:numId w:val="1"/>
        </w:numPr>
        <w:rPr>
          <w:rFonts w:ascii="Arial" w:hAnsi="Arial" w:cs="Arial"/>
          <w:sz w:val="24"/>
          <w:szCs w:val="24"/>
        </w:rPr>
      </w:pPr>
      <w:r>
        <w:rPr>
          <w:rFonts w:ascii="Arial" w:hAnsi="Arial" w:cs="Arial"/>
          <w:sz w:val="24"/>
          <w:szCs w:val="24"/>
        </w:rPr>
        <w:lastRenderedPageBreak/>
        <w:t xml:space="preserve">3) A set of </w:t>
      </w:r>
      <w:r w:rsidR="00E96CC5">
        <w:rPr>
          <w:rFonts w:ascii="Arial" w:hAnsi="Arial" w:cs="Arial"/>
          <w:sz w:val="24"/>
          <w:szCs w:val="24"/>
        </w:rPr>
        <w:t>highly invasive annual grasses that are rapidly expanding throughout California rangelands.</w:t>
      </w:r>
    </w:p>
    <w:p w14:paraId="6A670A34" w14:textId="20F5009E" w:rsidR="0007530B" w:rsidRDefault="00763812" w:rsidP="0007530B">
      <w:pPr>
        <w:pStyle w:val="ListParagraph"/>
        <w:numPr>
          <w:ilvl w:val="0"/>
          <w:numId w:val="1"/>
        </w:numPr>
        <w:rPr>
          <w:rFonts w:ascii="Arial" w:hAnsi="Arial" w:cs="Arial"/>
          <w:sz w:val="24"/>
          <w:szCs w:val="24"/>
        </w:rPr>
      </w:pPr>
      <w:r>
        <w:rPr>
          <w:rFonts w:ascii="Arial" w:hAnsi="Arial" w:cs="Arial"/>
          <w:sz w:val="24"/>
          <w:szCs w:val="24"/>
        </w:rPr>
        <w:t xml:space="preserve">In a state and transition perspective, </w:t>
      </w:r>
      <w:r w:rsidR="003A0641">
        <w:rPr>
          <w:rFonts w:ascii="Arial" w:hAnsi="Arial" w:cs="Arial"/>
          <w:sz w:val="24"/>
          <w:szCs w:val="24"/>
        </w:rPr>
        <w:t xml:space="preserve">the </w:t>
      </w:r>
      <w:r w:rsidR="00352C60">
        <w:rPr>
          <w:rFonts w:ascii="Arial" w:hAnsi="Arial" w:cs="Arial"/>
          <w:sz w:val="24"/>
          <w:szCs w:val="24"/>
        </w:rPr>
        <w:t>vegetation composition</w:t>
      </w:r>
      <w:r w:rsidR="0074737F">
        <w:rPr>
          <w:rFonts w:ascii="Arial" w:hAnsi="Arial" w:cs="Arial"/>
          <w:sz w:val="24"/>
          <w:szCs w:val="24"/>
        </w:rPr>
        <w:t xml:space="preserve"> </w:t>
      </w:r>
      <w:r w:rsidR="00352C60">
        <w:rPr>
          <w:rFonts w:ascii="Arial" w:hAnsi="Arial" w:cs="Arial"/>
          <w:sz w:val="24"/>
          <w:szCs w:val="24"/>
        </w:rPr>
        <w:t xml:space="preserve">of California annual grasslands </w:t>
      </w:r>
      <w:r w:rsidR="00610E54">
        <w:rPr>
          <w:rFonts w:ascii="Arial" w:hAnsi="Arial" w:cs="Arial"/>
          <w:sz w:val="24"/>
          <w:szCs w:val="24"/>
        </w:rPr>
        <w:t xml:space="preserve">is a function </w:t>
      </w:r>
      <w:r w:rsidR="00610E54" w:rsidRPr="009836F7">
        <w:rPr>
          <w:rFonts w:ascii="Arial" w:hAnsi="Arial" w:cs="Arial"/>
          <w:sz w:val="24"/>
          <w:szCs w:val="24"/>
        </w:rPr>
        <w:t xml:space="preserve">of resilience </w:t>
      </w:r>
      <w:r w:rsidR="0074737F" w:rsidRPr="009836F7">
        <w:rPr>
          <w:rFonts w:ascii="Arial" w:hAnsi="Arial" w:cs="Arial"/>
          <w:sz w:val="24"/>
          <w:szCs w:val="24"/>
        </w:rPr>
        <w:t xml:space="preserve">and </w:t>
      </w:r>
      <w:r w:rsidR="00AF6A47" w:rsidRPr="009836F7">
        <w:rPr>
          <w:rFonts w:ascii="Arial" w:hAnsi="Arial" w:cs="Arial"/>
          <w:sz w:val="24"/>
          <w:szCs w:val="24"/>
        </w:rPr>
        <w:t>transition probability</w:t>
      </w:r>
      <w:r w:rsidR="00AF6A47">
        <w:rPr>
          <w:rFonts w:ascii="Arial" w:hAnsi="Arial" w:cs="Arial"/>
          <w:sz w:val="24"/>
          <w:szCs w:val="24"/>
        </w:rPr>
        <w:t xml:space="preserve"> </w:t>
      </w:r>
      <w:r w:rsidR="00352C60">
        <w:rPr>
          <w:rFonts w:ascii="Arial" w:hAnsi="Arial" w:cs="Arial"/>
          <w:sz w:val="24"/>
          <w:szCs w:val="24"/>
        </w:rPr>
        <w:t xml:space="preserve">of each of these discrete </w:t>
      </w:r>
      <w:r w:rsidR="009D6A1A">
        <w:rPr>
          <w:rFonts w:ascii="Arial" w:hAnsi="Arial" w:cs="Arial"/>
          <w:sz w:val="24"/>
          <w:szCs w:val="24"/>
        </w:rPr>
        <w:t>community group</w:t>
      </w:r>
      <w:r w:rsidR="0034776D">
        <w:rPr>
          <w:rFonts w:ascii="Arial" w:hAnsi="Arial" w:cs="Arial"/>
          <w:sz w:val="24"/>
          <w:szCs w:val="24"/>
        </w:rPr>
        <w:t>s</w:t>
      </w:r>
      <w:r w:rsidR="002B2C5F">
        <w:rPr>
          <w:rFonts w:ascii="Arial" w:hAnsi="Arial" w:cs="Arial"/>
          <w:sz w:val="24"/>
          <w:szCs w:val="24"/>
        </w:rPr>
        <w:t xml:space="preserve">. </w:t>
      </w:r>
    </w:p>
    <w:p w14:paraId="72257062" w14:textId="64180A39" w:rsidR="00F16DE2" w:rsidRDefault="00F16DE2" w:rsidP="00F16DE2">
      <w:pPr>
        <w:pStyle w:val="ListParagraph"/>
        <w:numPr>
          <w:ilvl w:val="1"/>
          <w:numId w:val="1"/>
        </w:numPr>
        <w:rPr>
          <w:rFonts w:ascii="Arial" w:hAnsi="Arial" w:cs="Arial"/>
          <w:sz w:val="24"/>
          <w:szCs w:val="24"/>
        </w:rPr>
      </w:pPr>
      <w:r>
        <w:rPr>
          <w:rFonts w:ascii="Arial" w:hAnsi="Arial" w:cs="Arial"/>
          <w:sz w:val="24"/>
          <w:szCs w:val="24"/>
        </w:rPr>
        <w:t xml:space="preserve">Competitive relationships among constituent species of each group may operate in a non-hierarchical fashion (Uricchio et al. 2018), where species abundances are strongly influenced by </w:t>
      </w:r>
      <w:r w:rsidR="00A70AE2">
        <w:rPr>
          <w:rFonts w:ascii="Arial" w:hAnsi="Arial" w:cs="Arial"/>
          <w:sz w:val="24"/>
          <w:szCs w:val="24"/>
        </w:rPr>
        <w:t xml:space="preserve">an interaction between </w:t>
      </w:r>
      <w:r>
        <w:rPr>
          <w:rFonts w:ascii="Arial" w:hAnsi="Arial" w:cs="Arial"/>
          <w:sz w:val="24"/>
          <w:szCs w:val="24"/>
        </w:rPr>
        <w:t xml:space="preserve">priority effects </w:t>
      </w:r>
      <w:r w:rsidR="00A70AE2">
        <w:rPr>
          <w:rFonts w:ascii="Arial" w:hAnsi="Arial" w:cs="Arial"/>
          <w:sz w:val="24"/>
          <w:szCs w:val="24"/>
        </w:rPr>
        <w:t>and environmental drivers.</w:t>
      </w:r>
    </w:p>
    <w:p w14:paraId="094D256C" w14:textId="77777777" w:rsidR="00217488" w:rsidRPr="00CB00A4" w:rsidRDefault="00217488" w:rsidP="00217488">
      <w:pPr>
        <w:pStyle w:val="ListParagraph"/>
        <w:ind w:left="1440"/>
        <w:rPr>
          <w:rFonts w:ascii="Arial" w:hAnsi="Arial" w:cs="Arial"/>
          <w:b/>
          <w:sz w:val="24"/>
          <w:szCs w:val="24"/>
        </w:rPr>
      </w:pPr>
    </w:p>
    <w:p w14:paraId="63FC9BF0" w14:textId="77777777" w:rsidR="00217488" w:rsidRPr="00CB00A4" w:rsidRDefault="00217488" w:rsidP="00217488">
      <w:pPr>
        <w:pStyle w:val="ListParagraph"/>
        <w:numPr>
          <w:ilvl w:val="0"/>
          <w:numId w:val="1"/>
        </w:numPr>
        <w:spacing w:after="160" w:line="256" w:lineRule="auto"/>
        <w:rPr>
          <w:b/>
        </w:rPr>
      </w:pPr>
      <w:r w:rsidRPr="00CB00A4">
        <w:rPr>
          <w:b/>
        </w:rPr>
        <w:t>General conception of the different state types within this system</w:t>
      </w:r>
    </w:p>
    <w:p w14:paraId="0F355DF2" w14:textId="7D9BD9D2" w:rsidR="00217488" w:rsidRPr="00CB00A4" w:rsidRDefault="00217488" w:rsidP="00217488">
      <w:pPr>
        <w:pStyle w:val="ListParagraph"/>
        <w:numPr>
          <w:ilvl w:val="1"/>
          <w:numId w:val="1"/>
        </w:numPr>
        <w:spacing w:after="160" w:line="256" w:lineRule="auto"/>
        <w:rPr>
          <w:b/>
        </w:rPr>
      </w:pPr>
      <w:r w:rsidRPr="00CB00A4">
        <w:rPr>
          <w:b/>
        </w:rPr>
        <w:t>Notions of sensitivity to different environmental conditions, general state “stability”</w:t>
      </w:r>
    </w:p>
    <w:p w14:paraId="5F004ED7" w14:textId="77777777" w:rsidR="00217488" w:rsidRPr="00217488" w:rsidRDefault="00217488" w:rsidP="00217488">
      <w:pPr>
        <w:pStyle w:val="ListParagraph"/>
        <w:spacing w:after="160" w:line="256" w:lineRule="auto"/>
        <w:ind w:left="1440"/>
        <w:rPr>
          <w:b/>
        </w:rPr>
      </w:pPr>
    </w:p>
    <w:p w14:paraId="3AF556BD" w14:textId="5ED05AFF" w:rsidR="00B94E4E" w:rsidRPr="00A70AE2" w:rsidRDefault="00A70AE2" w:rsidP="00A70AE2">
      <w:pPr>
        <w:pStyle w:val="ListParagraph"/>
        <w:numPr>
          <w:ilvl w:val="0"/>
          <w:numId w:val="1"/>
        </w:numPr>
        <w:rPr>
          <w:rFonts w:ascii="Arial" w:hAnsi="Arial" w:cs="Arial"/>
          <w:sz w:val="24"/>
          <w:szCs w:val="24"/>
        </w:rPr>
      </w:pPr>
      <w:r>
        <w:rPr>
          <w:rFonts w:ascii="Arial" w:hAnsi="Arial" w:cs="Arial"/>
          <w:sz w:val="24"/>
          <w:szCs w:val="24"/>
        </w:rPr>
        <w:t>Past work has established general patterns in group life history strategy that correlate with colonization ability, invasion resistance, and response to climatic variation</w:t>
      </w:r>
      <w:r w:rsidR="00F40FB1" w:rsidRPr="00A70AE2">
        <w:rPr>
          <w:rFonts w:ascii="Arial" w:hAnsi="Arial" w:cs="Arial"/>
          <w:sz w:val="24"/>
          <w:szCs w:val="24"/>
        </w:rPr>
        <w:t xml:space="preserve"> </w:t>
      </w:r>
      <w:r w:rsidR="00F40FB1" w:rsidRPr="00A70AE2">
        <w:rPr>
          <w:rFonts w:ascii="Arial" w:hAnsi="Arial" w:cs="Arial"/>
          <w:sz w:val="24"/>
          <w:szCs w:val="24"/>
        </w:rPr>
        <w:fldChar w:fldCharType="begin" w:fldLock="1"/>
      </w:r>
      <w:r w:rsidR="006E46DF" w:rsidRPr="00A70AE2">
        <w:rPr>
          <w:rFonts w:ascii="Arial" w:hAnsi="Arial" w:cs="Arial"/>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id":"ITEM-2","itemData":{"DOI":"10.1007/s11258-008-9467-1","ISBN":"9789048127986","ISSN":"13850237","PMID":"15974422","abstract":"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author":[{"dropping-particle":"","family":"Abraham","given":"Joel K.","non-dropping-particle":"","parse-names":false,"suffix":""},{"dropping-particle":"","family":"Corbin","given":"Jeffrey D","non-dropping-particle":"","parse-names":false,"suffix":""},{"dropping-particle":"","family":"D'Antonio","given":"Carla M.","non-dropping-particle":"","parse-names":false,"suffix":""}],"container-title":"Plant Ecology","id":"ITEM-2","issue":"2","issued":{"date-parts":[["2009"]]},"page":"445-456","title":"California native and exotic perennial grasses differ in their response to soil nitrogen, exotic annual grass density, and order of emergence","type":"article-journal","volume":"201"},"uris":["http://www.mendeley.com/documents/?uuid=0018f37e-a9e2-4d7b-bacc-7fbccd8c1fa3"]},{"id":"ITEM-3","itemData":{"author":[{"dropping-particle":"","family":"Harpole","given":"W. Stanley","non-dropping-particle":"","parse-names":false,"suffix":""},{"dropping-particle":"","family":"Goldstein","given":"Leah","non-dropping-particle":"","parse-names":false,"suffix":""},{"dropping-particle":"","family":"Aicher","given":"Rebecca J.","non-dropping-particle":"","parse-names":false,"suffix":""}],"container-title":"California Grasslands Ecology and Management","edition":"1","editor":[{"dropping-particle":"","family":"Stromberg","given":"Mark R.","non-dropping-particle":"","parse-names":false,"suffix":""},{"dropping-particle":"","family":"Corbin","given":"Jeffrey D","non-dropping-particle":"","parse-names":false,"suffix":""},{"dropping-particle":"","family":"D'Antonio","given":"Carla M.","non-dropping-particle":"","parse-names":false,"suffix":""}],"id":"ITEM-3","issued":{"date-parts":[["2007"]]},"page":"119-128","publisher":"University of California Press","publisher-place":"Berkeley and Los Angeles, California","title":"Resource Limitation","type":"chapter"},"uris":["http://www.mendeley.com/documents/?uuid=02f63eb4-4fd5-43b4-8e54-7a49ca7ef8d3"]}],"mendeley":{"formattedCitation":"(Corbin et al. 2007, Harpole et al. 2007, Abraham et al. 2009)","plainTextFormattedCitation":"(Corbin et al. 2007, Harpole et al. 2007, Abraham et al. 2009)","previouslyFormattedCitation":"(Corbin et al. 2007, Harpole et al. 2007, Abraham et al. 2009)"},"properties":{"noteIndex":0},"schema":"https://github.com/citation-style-language/schema/raw/master/csl-citation.json"}</w:instrText>
      </w:r>
      <w:r w:rsidR="00F40FB1" w:rsidRPr="00A70AE2">
        <w:rPr>
          <w:rFonts w:ascii="Arial" w:hAnsi="Arial" w:cs="Arial"/>
          <w:sz w:val="24"/>
          <w:szCs w:val="24"/>
        </w:rPr>
        <w:fldChar w:fldCharType="separate"/>
      </w:r>
      <w:r w:rsidR="00F40FB1" w:rsidRPr="00A70AE2">
        <w:rPr>
          <w:rFonts w:ascii="Arial" w:hAnsi="Arial" w:cs="Arial"/>
          <w:noProof/>
          <w:sz w:val="24"/>
          <w:szCs w:val="24"/>
        </w:rPr>
        <w:t>(Corbin et al. 2007, Harpole et al. 2007, Abraham et al. 2009)</w:t>
      </w:r>
      <w:r w:rsidR="00F40FB1" w:rsidRPr="00A70AE2">
        <w:rPr>
          <w:rFonts w:ascii="Arial" w:hAnsi="Arial" w:cs="Arial"/>
          <w:sz w:val="24"/>
          <w:szCs w:val="24"/>
        </w:rPr>
        <w:fldChar w:fldCharType="end"/>
      </w:r>
      <w:r w:rsidR="00F6707B" w:rsidRPr="00A70AE2">
        <w:rPr>
          <w:rFonts w:ascii="Arial" w:hAnsi="Arial" w:cs="Arial"/>
          <w:sz w:val="24"/>
          <w:szCs w:val="24"/>
        </w:rPr>
        <w:t>.</w:t>
      </w:r>
      <w:r w:rsidR="00833E15" w:rsidRPr="00A70AE2">
        <w:rPr>
          <w:rFonts w:ascii="Arial" w:hAnsi="Arial" w:cs="Arial"/>
          <w:sz w:val="24"/>
          <w:szCs w:val="24"/>
        </w:rPr>
        <w:t xml:space="preserve"> </w:t>
      </w:r>
    </w:p>
    <w:p w14:paraId="16B6E0B5" w14:textId="5160FDB0"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w:t>
      </w:r>
      <w:r w:rsidR="004516A3">
        <w:rPr>
          <w:rFonts w:ascii="Arial" w:hAnsi="Arial" w:cs="Arial"/>
          <w:sz w:val="24"/>
          <w:szCs w:val="24"/>
        </w:rPr>
        <w:t>producing</w:t>
      </w:r>
      <w:r w:rsidR="009B1E9A">
        <w:rPr>
          <w:rFonts w:ascii="Arial" w:hAnsi="Arial" w:cs="Arial"/>
          <w:sz w:val="24"/>
          <w:szCs w:val="24"/>
        </w:rPr>
        <w:t xml:space="preserve"> </w:t>
      </w:r>
      <w:r w:rsidR="007C535F">
        <w:rPr>
          <w:rFonts w:ascii="Arial" w:hAnsi="Arial" w:cs="Arial"/>
          <w:sz w:val="24"/>
          <w:szCs w:val="24"/>
        </w:rPr>
        <w:t>germinable</w:t>
      </w:r>
      <w:r w:rsidR="006E46DF">
        <w:rPr>
          <w:rFonts w:ascii="Arial" w:hAnsi="Arial" w:cs="Arial"/>
          <w:sz w:val="24"/>
          <w:szCs w:val="24"/>
        </w:rPr>
        <w:t xml:space="preserve"> seed densities</w:t>
      </w:r>
      <w:r w:rsidR="00063FDE">
        <w:rPr>
          <w:rFonts w:ascii="Arial" w:hAnsi="Arial" w:cs="Arial"/>
          <w:sz w:val="24"/>
          <w:szCs w:val="24"/>
        </w:rPr>
        <w:t xml:space="preserve"> </w:t>
      </w:r>
      <w:r w:rsidR="00FB2949">
        <w:rPr>
          <w:rFonts w:ascii="Arial" w:hAnsi="Arial" w:cs="Arial"/>
          <w:sz w:val="24"/>
          <w:szCs w:val="24"/>
        </w:rPr>
        <w:t>up to</w:t>
      </w:r>
      <w:r w:rsidR="006C3E3D">
        <w:rPr>
          <w:rFonts w:ascii="Arial" w:hAnsi="Arial" w:cs="Arial"/>
          <w:sz w:val="24"/>
          <w:szCs w:val="24"/>
        </w:rPr>
        <w:t xml:space="preserve"> </w:t>
      </w:r>
      <w:r w:rsidR="00063FDE">
        <w:rPr>
          <w:rFonts w:ascii="Arial" w:hAnsi="Arial" w:cs="Arial"/>
          <w:sz w:val="24"/>
          <w:szCs w:val="24"/>
        </w:rPr>
        <w:t>1</w:t>
      </w:r>
      <w:r w:rsidR="00541E39">
        <w:rPr>
          <w:rFonts w:ascii="Arial" w:hAnsi="Arial" w:cs="Arial"/>
          <w:sz w:val="24"/>
          <w:szCs w:val="24"/>
        </w:rPr>
        <w:t>0</w:t>
      </w:r>
      <w:r w:rsidR="00063FDE">
        <w:rPr>
          <w:rFonts w:ascii="Arial" w:hAnsi="Arial" w:cs="Arial"/>
          <w:sz w:val="24"/>
          <w:szCs w:val="24"/>
        </w:rPr>
        <w:t>0,000 seeds/m</w:t>
      </w:r>
      <w:r w:rsidR="00063FDE">
        <w:rPr>
          <w:rFonts w:ascii="Arial" w:hAnsi="Arial" w:cs="Arial"/>
          <w:sz w:val="24"/>
          <w:szCs w:val="24"/>
          <w:vertAlign w:val="superscript"/>
        </w:rPr>
        <w:t>2</w:t>
      </w:r>
      <w:r w:rsidR="006E46DF">
        <w:rPr>
          <w:rFonts w:ascii="Arial" w:hAnsi="Arial" w:cs="Arial"/>
          <w:sz w:val="24"/>
          <w:szCs w:val="24"/>
          <w:vertAlign w:val="superscript"/>
        </w:rPr>
        <w:t xml:space="preserve"> </w:t>
      </w:r>
      <w:r w:rsidR="006E46DF">
        <w:rPr>
          <w:rFonts w:ascii="Arial" w:hAnsi="Arial" w:cs="Arial"/>
          <w:sz w:val="24"/>
          <w:szCs w:val="24"/>
          <w:vertAlign w:val="superscript"/>
        </w:rPr>
        <w:fldChar w:fldCharType="begin" w:fldLock="1"/>
      </w:r>
      <w:r w:rsidR="006E46DF">
        <w:rPr>
          <w:rFonts w:ascii="Arial" w:hAnsi="Arial" w:cs="Arial"/>
          <w:sz w:val="24"/>
          <w:szCs w:val="24"/>
          <w:vertAlign w:val="superscript"/>
        </w:rPr>
        <w:instrText>ADDIN CSL_CITATION {"citationItems":[{"id":"ITEM-1","itemData":{"ISBN":"0022-0477","author":[{"dropping-particle":"","family":"Bartolome","given":"J W","non-dropping-particle":"","parse-names":false,"suffix":""}],"container-title":"Journal of Ecology","id":"ITEM-1","issue":"1","issued":{"date-parts":[["1979"]]},"page":"273-281","title":"Germination and seedling establishment in California annual grassland","type":"article-journal","volume":"67"},"uris":["http://www.mendeley.com/documents/?uuid=2aeb7885-f1ca-4b57-9dc2-2a37f244e361"]}],"mendeley":{"formattedCitation":"(Bartolome 1979)","plainTextFormattedCitation":"(Bartolome 1979)"},"properties":{"noteIndex":0},"schema":"https://github.com/citation-style-language/schema/raw/master/csl-citation.json"}</w:instrText>
      </w:r>
      <w:r w:rsidR="006E46DF">
        <w:rPr>
          <w:rFonts w:ascii="Arial" w:hAnsi="Arial" w:cs="Arial"/>
          <w:sz w:val="24"/>
          <w:szCs w:val="24"/>
          <w:vertAlign w:val="superscript"/>
        </w:rPr>
        <w:fldChar w:fldCharType="separate"/>
      </w:r>
      <w:r w:rsidR="006E46DF" w:rsidRPr="006E46DF">
        <w:rPr>
          <w:rFonts w:ascii="Arial" w:hAnsi="Arial" w:cs="Arial"/>
          <w:noProof/>
          <w:sz w:val="24"/>
          <w:szCs w:val="24"/>
        </w:rPr>
        <w:t>(Bartolome 1979)</w:t>
      </w:r>
      <w:r w:rsidR="006E46DF">
        <w:rPr>
          <w:rFonts w:ascii="Arial" w:hAnsi="Arial" w:cs="Arial"/>
          <w:sz w:val="24"/>
          <w:szCs w:val="24"/>
          <w:vertAlign w:val="superscript"/>
        </w:rPr>
        <w:fldChar w:fldCharType="end"/>
      </w:r>
      <w:r w:rsidR="00063FDE">
        <w:rPr>
          <w:rFonts w:ascii="Arial" w:hAnsi="Arial" w:cs="Arial"/>
          <w:sz w:val="24"/>
          <w:szCs w:val="24"/>
        </w:rPr>
        <w:t xml:space="preserve">. </w:t>
      </w:r>
    </w:p>
    <w:p w14:paraId="43F8D4E5" w14:textId="79C3CD66"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6E46DF">
        <w:rPr>
          <w:rFonts w:ascii="Arial" w:hAnsi="Arial" w:cs="Arial"/>
          <w:sz w:val="24"/>
          <w:szCs w:val="24"/>
        </w:rPr>
        <w:instrText>ADDIN CSL_CITATION {"citationItems":[{"id":"ITEM-1","itemData":{"DOI":"10.1890/1051-0761(2003)013[0575:CSLDAR]2.0.CO;2","ISBN":"1051-0761","ISSN":"10510761","abstract":"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3b882b19-6572-4344-b054-5f75df420350"]}],"mendeley":{"formattedCitation":"(Seabloom et al. 2003)","plainTextFormattedCitation":"(Seabloom et al. 2003)","previouslyFormattedCitation":"(Seabloom et al. 2003)"},"properties":{"noteIndex":0},"schema":"https://github.com/citation-style-language/schema/raw/master/csl-citation.json"}</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287742BE" w:rsidR="00554AC5" w:rsidRDefault="00554AC5" w:rsidP="00185FAA">
      <w:pPr>
        <w:pStyle w:val="ListParagraph"/>
        <w:numPr>
          <w:ilvl w:val="1"/>
          <w:numId w:val="1"/>
        </w:numPr>
        <w:rPr>
          <w:rFonts w:ascii="Arial" w:hAnsi="Arial" w:cs="Arial"/>
          <w:sz w:val="24"/>
          <w:szCs w:val="24"/>
        </w:rPr>
      </w:pPr>
      <w:r>
        <w:rPr>
          <w:rFonts w:ascii="Arial" w:hAnsi="Arial" w:cs="Arial"/>
          <w:sz w:val="24"/>
          <w:szCs w:val="24"/>
        </w:rPr>
        <w:t xml:space="preserve">Similarly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p>
    <w:p w14:paraId="0F79660C" w14:textId="4D734AE8" w:rsidR="009B7D1A" w:rsidRDefault="006F4213" w:rsidP="009B7D1A">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6E46DF">
        <w:rPr>
          <w:rFonts w:ascii="Arial" w:hAnsi="Arial" w:cs="Arial"/>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id":"ITEM-2","itemData":{"author":[{"dropping-particle":"","family":"Reever Morghan","given":"Kimberly J","non-dropping-particle":"","parse-names":false,"suffix":""},{"dropping-particle":"","family":"Corbin","given":"Jeffrey D.","non-dropping-particle":"","parse-names":false,"suffix":""},{"dropping-particle":"","family":"Gerlach","given":"John D.","non-dropping-particle":"","parse-names":false,"suffix":""}],"container-title":"California Grasslands: Ecology and Management","edition":"1","editor":[{"dropping-particle":"","family":"Corbin","given":"Jeffrey D","non-dropping-particle":"","parse-names":false,"suffix":""},{"dropping-particle":"","family":"Stromberg","given":"Mark R.","non-dropping-particle":"","parse-names":false,"suffix":""},{"dropping-particle":"","family":"D'Antonio","given":"Carla M.","non-dropping-particle":"","parse-names":false,"suffix":""}],"id":"ITEM-2","issued":{"date-parts":[["2007"]]},"page":"87-93","publisher":"University of California Press","publisher-place":"Berkeley and Los Angeles, California","title":"Water Relations","type":"chapter"},"uris":["http://www.mendeley.com/documents/?uuid=20ef6af4-4556-4b9c-a807-5cc5117f16f5"]}],"mendeley":{"formattedCitation":"(Pitt and Heady 1978, Reever Morghan et al. 2007)","plainTextFormattedCitation":"(Pitt and Heady 1978, Reever Morghan et al. 2007)","previouslyFormattedCitation":"(Pitt and Heady 1978, Reever Morghan et al. 2007)"},"properties":{"noteIndex":0},"schema":"https://github.com/citation-style-language/schema/raw/master/csl-citation.json"}</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5B0D764E" w14:textId="77777777" w:rsidR="00CB00A4" w:rsidRDefault="00CB00A4" w:rsidP="00CB00A4">
      <w:pPr>
        <w:pStyle w:val="ListParagraph"/>
        <w:ind w:left="1440"/>
        <w:rPr>
          <w:rFonts w:ascii="Arial" w:hAnsi="Arial" w:cs="Arial"/>
          <w:sz w:val="24"/>
          <w:szCs w:val="24"/>
        </w:rPr>
      </w:pPr>
    </w:p>
    <w:p w14:paraId="08FC2DBC" w14:textId="77777777" w:rsidR="00CB00A4" w:rsidRPr="00CB00A4" w:rsidRDefault="00CB00A4" w:rsidP="00CB00A4">
      <w:pPr>
        <w:pStyle w:val="ListParagraph"/>
        <w:numPr>
          <w:ilvl w:val="0"/>
          <w:numId w:val="1"/>
        </w:numPr>
        <w:spacing w:after="160" w:line="256" w:lineRule="auto"/>
        <w:rPr>
          <w:b/>
        </w:rPr>
      </w:pPr>
      <w:r w:rsidRPr="00CB00A4">
        <w:rPr>
          <w:b/>
        </w:rPr>
        <w:t>Development of quantitative vegetation models using the state-and-transition framework can serve a number of key purposes.</w:t>
      </w:r>
    </w:p>
    <w:p w14:paraId="3978F72D" w14:textId="77777777" w:rsidR="00CB00A4" w:rsidRPr="00CB00A4" w:rsidRDefault="00CB00A4" w:rsidP="00CB00A4">
      <w:pPr>
        <w:rPr>
          <w:rFonts w:ascii="Arial" w:hAnsi="Arial" w:cs="Arial"/>
          <w:sz w:val="24"/>
          <w:szCs w:val="24"/>
        </w:rPr>
      </w:pPr>
    </w:p>
    <w:p w14:paraId="027C3839" w14:textId="77777777" w:rsidR="0043454F" w:rsidRPr="009B7D1A" w:rsidRDefault="0043454F" w:rsidP="0043454F">
      <w:pPr>
        <w:pStyle w:val="ListParagraph"/>
        <w:ind w:left="1440"/>
        <w:rPr>
          <w:rFonts w:ascii="Arial" w:hAnsi="Arial" w:cs="Arial"/>
          <w:sz w:val="24"/>
          <w:szCs w:val="24"/>
        </w:rPr>
      </w:pPr>
    </w:p>
    <w:p w14:paraId="796B1F92" w14:textId="29C164E4" w:rsidR="009B7D1A" w:rsidRDefault="007849EF" w:rsidP="009B7D1A">
      <w:pPr>
        <w:pStyle w:val="ListParagraph"/>
        <w:numPr>
          <w:ilvl w:val="0"/>
          <w:numId w:val="1"/>
        </w:numPr>
        <w:rPr>
          <w:rFonts w:ascii="Arial" w:hAnsi="Arial" w:cs="Arial"/>
          <w:sz w:val="24"/>
          <w:szCs w:val="24"/>
        </w:rPr>
      </w:pPr>
      <w:r>
        <w:rPr>
          <w:rFonts w:ascii="Arial" w:hAnsi="Arial" w:cs="Arial"/>
          <w:sz w:val="24"/>
          <w:szCs w:val="24"/>
        </w:rPr>
        <w:t xml:space="preserve">To capture these </w:t>
      </w:r>
      <w:r w:rsidR="00263248">
        <w:rPr>
          <w:rFonts w:ascii="Arial" w:hAnsi="Arial" w:cs="Arial"/>
          <w:sz w:val="24"/>
          <w:szCs w:val="24"/>
        </w:rPr>
        <w:t xml:space="preserve">complex dynamics, </w:t>
      </w:r>
      <w:r w:rsidR="00FE0D26">
        <w:rPr>
          <w:rFonts w:ascii="Arial" w:hAnsi="Arial" w:cs="Arial"/>
          <w:sz w:val="24"/>
          <w:szCs w:val="24"/>
        </w:rPr>
        <w:t xml:space="preserve">the </w:t>
      </w:r>
      <w:r w:rsidR="00263248">
        <w:rPr>
          <w:rFonts w:ascii="Arial" w:hAnsi="Arial" w:cs="Arial"/>
          <w:sz w:val="24"/>
          <w:szCs w:val="24"/>
        </w:rPr>
        <w:t xml:space="preserve">development of quantitative state and transition models in California grasslands </w:t>
      </w:r>
      <w:r w:rsidR="000905A3">
        <w:rPr>
          <w:rFonts w:ascii="Arial" w:hAnsi="Arial" w:cs="Arial"/>
          <w:sz w:val="24"/>
          <w:szCs w:val="24"/>
        </w:rPr>
        <w:t xml:space="preserve">may provide </w:t>
      </w:r>
      <w:r w:rsidR="00FE0D26">
        <w:rPr>
          <w:rFonts w:ascii="Arial" w:hAnsi="Arial" w:cs="Arial"/>
          <w:sz w:val="24"/>
          <w:szCs w:val="24"/>
        </w:rPr>
        <w:t xml:space="preserve">a </w:t>
      </w:r>
      <w:r w:rsidR="00BA3C25">
        <w:rPr>
          <w:rFonts w:ascii="Arial" w:hAnsi="Arial" w:cs="Arial"/>
          <w:sz w:val="24"/>
          <w:szCs w:val="24"/>
        </w:rPr>
        <w:t>valuable</w:t>
      </w:r>
      <w:r w:rsidR="00FE0D26">
        <w:rPr>
          <w:rFonts w:ascii="Arial" w:hAnsi="Arial" w:cs="Arial"/>
          <w:sz w:val="24"/>
          <w:szCs w:val="24"/>
        </w:rPr>
        <w:t xml:space="preserve"> assessment of both the number of distinct species group present in this system</w:t>
      </w:r>
      <w:r w:rsidR="00F34A46">
        <w:rPr>
          <w:rFonts w:ascii="Arial" w:hAnsi="Arial" w:cs="Arial"/>
          <w:sz w:val="24"/>
          <w:szCs w:val="24"/>
        </w:rPr>
        <w:t>, and the influence of priority effects and climatic variation as drivers of community turnover.</w:t>
      </w:r>
    </w:p>
    <w:p w14:paraId="20C5F897" w14:textId="76265A78" w:rsidR="009B7D1A" w:rsidRDefault="00551C92" w:rsidP="00C420ED">
      <w:pPr>
        <w:pStyle w:val="ListParagraph"/>
        <w:numPr>
          <w:ilvl w:val="1"/>
          <w:numId w:val="1"/>
        </w:numPr>
        <w:rPr>
          <w:rFonts w:ascii="Arial" w:hAnsi="Arial" w:cs="Arial"/>
          <w:sz w:val="24"/>
          <w:szCs w:val="24"/>
        </w:rPr>
      </w:pPr>
      <w:r>
        <w:rPr>
          <w:rFonts w:ascii="Arial" w:hAnsi="Arial" w:cs="Arial"/>
          <w:sz w:val="24"/>
          <w:szCs w:val="24"/>
        </w:rPr>
        <w:t xml:space="preserve">Recent events underscore </w:t>
      </w:r>
      <w:r w:rsidR="00C420ED">
        <w:rPr>
          <w:rFonts w:ascii="Arial" w:hAnsi="Arial" w:cs="Arial"/>
          <w:sz w:val="24"/>
          <w:szCs w:val="24"/>
        </w:rPr>
        <w:t xml:space="preserve">the need to predict vegetation change in non-equilibrium systems; </w:t>
      </w:r>
      <w:r w:rsidR="00830C1B" w:rsidRPr="00C420ED">
        <w:rPr>
          <w:rFonts w:ascii="Arial" w:hAnsi="Arial" w:cs="Arial"/>
          <w:sz w:val="24"/>
          <w:szCs w:val="24"/>
        </w:rPr>
        <w:t>C</w:t>
      </w:r>
      <w:r w:rsidR="00A45FF4" w:rsidRPr="00C420ED">
        <w:rPr>
          <w:rFonts w:ascii="Arial" w:hAnsi="Arial" w:cs="Arial"/>
          <w:sz w:val="24"/>
          <w:szCs w:val="24"/>
        </w:rPr>
        <w:t xml:space="preserve">urrent climate </w:t>
      </w:r>
      <w:r w:rsidR="009A5C5C" w:rsidRPr="00C420ED">
        <w:rPr>
          <w:rFonts w:ascii="Arial" w:hAnsi="Arial" w:cs="Arial"/>
          <w:sz w:val="24"/>
          <w:szCs w:val="24"/>
        </w:rPr>
        <w:t xml:space="preserve">projections </w:t>
      </w:r>
      <w:r w:rsidR="0081030B" w:rsidRPr="00C420ED">
        <w:rPr>
          <w:rFonts w:ascii="Arial" w:hAnsi="Arial" w:cs="Arial"/>
          <w:sz w:val="24"/>
          <w:szCs w:val="24"/>
        </w:rPr>
        <w:t xml:space="preserve">emphasize increased duration and intensity </w:t>
      </w:r>
      <w:r w:rsidR="00423A18" w:rsidRPr="00C420ED">
        <w:rPr>
          <w:rFonts w:ascii="Arial" w:hAnsi="Arial" w:cs="Arial"/>
          <w:sz w:val="24"/>
          <w:szCs w:val="24"/>
        </w:rPr>
        <w:t xml:space="preserve">of drought events in California which may </w:t>
      </w:r>
      <w:r w:rsidR="00856070" w:rsidRPr="00C420ED">
        <w:rPr>
          <w:rFonts w:ascii="Arial" w:hAnsi="Arial" w:cs="Arial"/>
          <w:sz w:val="24"/>
          <w:szCs w:val="24"/>
        </w:rPr>
        <w:t xml:space="preserve">act as critical </w:t>
      </w:r>
      <w:r w:rsidR="00CB25BB" w:rsidRPr="00C420ED">
        <w:rPr>
          <w:rFonts w:ascii="Arial" w:hAnsi="Arial" w:cs="Arial"/>
          <w:sz w:val="24"/>
          <w:szCs w:val="24"/>
        </w:rPr>
        <w:t xml:space="preserve">tipping points </w:t>
      </w:r>
      <w:r w:rsidR="003A18A4" w:rsidRPr="00C420ED">
        <w:rPr>
          <w:rFonts w:ascii="Arial" w:hAnsi="Arial" w:cs="Arial"/>
          <w:sz w:val="24"/>
          <w:szCs w:val="24"/>
        </w:rPr>
        <w:t xml:space="preserve">in </w:t>
      </w:r>
      <w:r w:rsidR="005E0331" w:rsidRPr="00C420ED">
        <w:rPr>
          <w:rFonts w:ascii="Arial" w:hAnsi="Arial" w:cs="Arial"/>
          <w:sz w:val="24"/>
          <w:szCs w:val="24"/>
        </w:rPr>
        <w:t>many ecosystems</w:t>
      </w:r>
      <w:r w:rsidR="00B048FA" w:rsidRPr="00C420ED">
        <w:rPr>
          <w:rFonts w:ascii="Arial" w:hAnsi="Arial" w:cs="Arial"/>
          <w:sz w:val="24"/>
          <w:szCs w:val="24"/>
        </w:rPr>
        <w:t xml:space="preserve"> </w:t>
      </w:r>
      <w:r w:rsidR="00726FCF" w:rsidRPr="00C420ED">
        <w:rPr>
          <w:rFonts w:ascii="Arial" w:hAnsi="Arial" w:cs="Arial"/>
          <w:sz w:val="24"/>
          <w:szCs w:val="24"/>
        </w:rPr>
        <w:fldChar w:fldCharType="begin" w:fldLock="1"/>
      </w:r>
      <w:r w:rsidR="006E46DF" w:rsidRPr="00C420ED">
        <w:rPr>
          <w:rFonts w:ascii="Arial" w:hAnsi="Arial" w:cs="Arial"/>
          <w:sz w:val="24"/>
          <w:szCs w:val="24"/>
        </w:rPr>
        <w:instrText>ADDIN CSL_CITATION {"citationItems":[{"id":"ITEM-1","itemData":{"DOI":"10.1007/s00382-012-1337-9","ISSN":"0930-7575","author":[{"dropping-particle":"","family":"Pierce","given":"David W.","non-dropping-particle":"","parse-names":false,"suffix":""},{"dropping-particle":"","family":"Das","given":"Tapash","non-dropping-particle":"","parse-names":false,"suffix":""},{"dropping-particle":"","family":"Cayan","given":"Daniel R.","non-dropping-particle":"","parse-names":false,"suffix":""},{"dropping-particle":"","family":"Maurer","given":"Edwin P.","non-dropping-particle":"","parse-names":false,"suffix":""},{"dropping-particle":"","family":"Miller","given":"Norman L.","non-dropping-particle":"","parse-names":false,"suffix":""},{"dropping-particle":"","family":"Bao","given":"Yan","non-dropping-particle":"","parse-names":false,"suffix":""},{"dropping-particle":"","family":"Kanamitsu","given":"M.","non-dropping-particle":"","parse-names":false,"suffix":""},{"dropping-particle":"","family":"Yoshimura","given":"Kei","non-dropping-particle":"","parse-names":false,"suffix":""},{"dropping-particle":"","family":"Snyder","given":"Mark a.","non-dropping-particle":"","parse-names":false,"suffix":""},{"dropping-particle":"","family":"Sloan","given":"Lisa C.","non-dropping-particle":"","parse-names":false,"suffix":""},{"dropping-particle":"","family":"Franco","given":"Guido","non-dropping-particle":"","parse-names":false,"suffix":""},{"dropping-particle":"","family":"Tyree","given":"Mary","non-dropping-particle":"","parse-names":false,"suffix":""}],"container-title":"Climate Dynamics","id":"ITEM-1","issue":"3-4","issued":{"date-parts":[["2012","3","30"]]},"page":"839-856","title":"Probabilistic estimates of future changes in California temperature and precipitation using statistical and dynamical downscaling","type":"article-journal","volume":"40"},"uris":["http://www.mendeley.com/documents/?uuid=a716257d-87a5-4451-b252-b7dbbf6f6017"]},{"id":"ITEM-2","itemData":{"abstract":"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author":[{"dropping-particle":"","family":"Shaw","given":"M Rebecca","non-dropping-particle":"","parse-names":false,"suffix":""},{"dropping-particle":"","family":"Pendleton","given":"Linwood","non-dropping-particle":"","parse-names":false,"suffix":""},{"dropping-particle":"","family":"Morris","given":"Belinda","non-dropping-particle":"","parse-names":false,"suffix":""},{"dropping-particle":"","family":"Bratman","given":"Greg","non-dropping-particle":"","parse-names":false,"suffix":""},{"dropping-particle":"","family":"Bachelet","given":"Dominique","non-dropping-particle":"","parse-names":false,"suffix":""},{"dropping-particle":"","family":"Klausmeyer","given":"Kirk","non-dropping-particle":"","parse-names":false,"suffix":""},{"dropping-particle":"","family":"Mackenzie","given":"Jason","non-dropping-particle":"","parse-names":false,"suffix":""},{"dropping-particle":"","family":"Conklin","given":"Dave","non-dropping-particle":"","parse-names":false,"suffix":""},{"dropping-particle":"","family":"Haunreiter","given":"Erik","non-dropping-particle":"","parse-names":false,"suffix":""},{"dropping-particle":"","family":"Daly","given":"Chris","non-dropping-particle":"","parse-names":false,"suffix":""}],"container-title":"California Climate Change Center","id":"ITEM-2","issue":"March 2009","issued":{"date-parts":[["2009"]]},"number-of-pages":"1-114","title":"The Impact of Climate Change on California ’ s Ecosystem Services","type":"report","volume":"114"},"uris":["http://www.mendeley.com/documents/?uuid=98de514f-a64f-4908-8012-b72cbce03fb3"]}],"mendeley":{"formattedCitation":"(Shaw et al. 2009, Pierce et al. 2012)","plainTextFormattedCitation":"(Shaw et al. 2009, Pierce et al. 2012)","previouslyFormattedCitation":"(Shaw et al. 2009, Pierce et al. 2012)"},"properties":{"noteIndex":0},"schema":"https://github.com/citation-style-language/schema/raw/master/csl-citation.json"}</w:instrText>
      </w:r>
      <w:r w:rsidR="00726FCF" w:rsidRPr="00C420ED">
        <w:rPr>
          <w:rFonts w:ascii="Arial" w:hAnsi="Arial" w:cs="Arial"/>
          <w:sz w:val="24"/>
          <w:szCs w:val="24"/>
        </w:rPr>
        <w:fldChar w:fldCharType="separate"/>
      </w:r>
      <w:r w:rsidR="00044BFC" w:rsidRPr="00C420ED">
        <w:rPr>
          <w:rFonts w:ascii="Arial" w:hAnsi="Arial" w:cs="Arial"/>
          <w:noProof/>
          <w:sz w:val="24"/>
          <w:szCs w:val="24"/>
        </w:rPr>
        <w:t>(Shaw et al. 2009, Pierce et al. 2012)</w:t>
      </w:r>
      <w:r w:rsidR="00726FCF" w:rsidRPr="00C420ED">
        <w:rPr>
          <w:rFonts w:ascii="Arial" w:hAnsi="Arial" w:cs="Arial"/>
          <w:sz w:val="24"/>
          <w:szCs w:val="24"/>
        </w:rPr>
        <w:fldChar w:fldCharType="end"/>
      </w:r>
      <w:r w:rsidR="00D92086" w:rsidRPr="00C420ED">
        <w:rPr>
          <w:rFonts w:ascii="Arial" w:hAnsi="Arial" w:cs="Arial"/>
          <w:sz w:val="24"/>
          <w:szCs w:val="24"/>
        </w:rPr>
        <w:t>. A</w:t>
      </w:r>
      <w:r w:rsidR="00B048FA" w:rsidRPr="00C420ED">
        <w:rPr>
          <w:rFonts w:ascii="Arial" w:hAnsi="Arial" w:cs="Arial"/>
          <w:sz w:val="24"/>
          <w:szCs w:val="24"/>
        </w:rPr>
        <w:t xml:space="preserve"> recent drought of historic magnitude</w:t>
      </w:r>
      <w:r w:rsidR="00A84584" w:rsidRPr="00C420ED">
        <w:rPr>
          <w:rFonts w:ascii="Arial" w:hAnsi="Arial" w:cs="Arial"/>
          <w:sz w:val="24"/>
          <w:szCs w:val="24"/>
        </w:rPr>
        <w:t xml:space="preserve"> has been shown to </w:t>
      </w:r>
      <w:r w:rsidR="00F37D18" w:rsidRPr="00C420ED">
        <w:rPr>
          <w:rFonts w:ascii="Arial" w:hAnsi="Arial" w:cs="Arial"/>
          <w:sz w:val="24"/>
          <w:szCs w:val="24"/>
        </w:rPr>
        <w:t xml:space="preserve">divide many species into distinct sets of “winners” and “losers”, </w:t>
      </w:r>
      <w:commentRangeStart w:id="6"/>
      <w:r w:rsidR="00F37D18" w:rsidRPr="00C420ED">
        <w:rPr>
          <w:rFonts w:ascii="Arial" w:hAnsi="Arial" w:cs="Arial"/>
          <w:sz w:val="24"/>
          <w:szCs w:val="24"/>
        </w:rPr>
        <w:t xml:space="preserve">with dramatic </w:t>
      </w:r>
      <w:r w:rsidR="002E3456" w:rsidRPr="00C420ED">
        <w:rPr>
          <w:rFonts w:ascii="Arial" w:hAnsi="Arial" w:cs="Arial"/>
          <w:sz w:val="24"/>
          <w:szCs w:val="24"/>
        </w:rPr>
        <w:t xml:space="preserve">changes in productivity and biodiversity </w:t>
      </w:r>
      <w:r w:rsidR="00F37D18" w:rsidRPr="00C420ED">
        <w:rPr>
          <w:rFonts w:ascii="Arial" w:hAnsi="Arial" w:cs="Arial"/>
          <w:sz w:val="24"/>
          <w:szCs w:val="24"/>
        </w:rPr>
        <w:t>at the community level</w:t>
      </w:r>
      <w:r w:rsidR="00303FEE" w:rsidRPr="00C420ED">
        <w:rPr>
          <w:rFonts w:ascii="Arial" w:hAnsi="Arial" w:cs="Arial"/>
          <w:sz w:val="24"/>
          <w:szCs w:val="24"/>
        </w:rPr>
        <w:t xml:space="preserve"> </w:t>
      </w:r>
      <w:commentRangeEnd w:id="6"/>
      <w:r w:rsidR="001100C6">
        <w:rPr>
          <w:rStyle w:val="CommentReference"/>
        </w:rPr>
        <w:commentReference w:id="6"/>
      </w:r>
      <w:r w:rsidR="007B61C3" w:rsidRPr="00C420ED">
        <w:rPr>
          <w:rFonts w:ascii="Arial" w:hAnsi="Arial" w:cs="Arial"/>
          <w:sz w:val="24"/>
          <w:szCs w:val="24"/>
        </w:rPr>
        <w:fldChar w:fldCharType="begin" w:fldLock="1"/>
      </w:r>
      <w:r w:rsidR="006E46DF" w:rsidRPr="00C420ED">
        <w:rPr>
          <w:rFonts w:ascii="Arial" w:hAnsi="Arial" w:cs="Arial"/>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7B61C3" w:rsidRPr="00C420ED">
        <w:rPr>
          <w:rFonts w:ascii="Arial" w:hAnsi="Arial" w:cs="Arial"/>
          <w:sz w:val="24"/>
          <w:szCs w:val="24"/>
        </w:rPr>
        <w:fldChar w:fldCharType="separate"/>
      </w:r>
      <w:r w:rsidR="00044BFC" w:rsidRPr="00C420ED">
        <w:rPr>
          <w:rFonts w:ascii="Arial" w:hAnsi="Arial" w:cs="Arial"/>
          <w:noProof/>
          <w:sz w:val="24"/>
          <w:szCs w:val="24"/>
        </w:rPr>
        <w:t>(Prugh et al. 2018)</w:t>
      </w:r>
      <w:r w:rsidR="007B61C3" w:rsidRPr="00C420ED">
        <w:rPr>
          <w:rFonts w:ascii="Arial" w:hAnsi="Arial" w:cs="Arial"/>
          <w:sz w:val="24"/>
          <w:szCs w:val="24"/>
        </w:rPr>
        <w:fldChar w:fldCharType="end"/>
      </w:r>
      <w:r w:rsidR="00F37D18" w:rsidRPr="00C420ED">
        <w:rPr>
          <w:rFonts w:ascii="Arial" w:hAnsi="Arial" w:cs="Arial"/>
          <w:sz w:val="24"/>
          <w:szCs w:val="24"/>
        </w:rPr>
        <w:t>.</w:t>
      </w:r>
    </w:p>
    <w:p w14:paraId="23D8E92D" w14:textId="399C5582" w:rsidR="00933859" w:rsidRDefault="008504AE" w:rsidP="002264FF">
      <w:pPr>
        <w:pStyle w:val="ListParagraph"/>
        <w:numPr>
          <w:ilvl w:val="1"/>
          <w:numId w:val="1"/>
        </w:numPr>
        <w:rPr>
          <w:rFonts w:ascii="Arial" w:hAnsi="Arial" w:cs="Arial"/>
          <w:sz w:val="24"/>
          <w:szCs w:val="24"/>
        </w:rPr>
      </w:pPr>
      <w:r>
        <w:rPr>
          <w:rFonts w:ascii="Arial" w:hAnsi="Arial" w:cs="Arial"/>
          <w:sz w:val="24"/>
          <w:szCs w:val="24"/>
        </w:rPr>
        <w:t xml:space="preserve">As climatic variation is expected to increase </w:t>
      </w:r>
      <w:r w:rsidR="00CD69BA">
        <w:rPr>
          <w:rFonts w:ascii="Arial" w:hAnsi="Arial" w:cs="Arial"/>
          <w:sz w:val="24"/>
          <w:szCs w:val="24"/>
        </w:rPr>
        <w:t>in</w:t>
      </w:r>
      <w:r w:rsidR="00DD7EF0">
        <w:rPr>
          <w:rFonts w:ascii="Arial" w:hAnsi="Arial" w:cs="Arial"/>
          <w:sz w:val="24"/>
          <w:szCs w:val="24"/>
        </w:rPr>
        <w:t xml:space="preserve"> many systems </w:t>
      </w:r>
      <w:r>
        <w:rPr>
          <w:rFonts w:ascii="Arial" w:hAnsi="Arial" w:cs="Arial"/>
          <w:sz w:val="24"/>
          <w:szCs w:val="24"/>
        </w:rPr>
        <w:t>globally,</w:t>
      </w:r>
      <w:r w:rsidR="00DD7EF0">
        <w:rPr>
          <w:rFonts w:ascii="Arial" w:hAnsi="Arial" w:cs="Arial"/>
          <w:sz w:val="24"/>
          <w:szCs w:val="24"/>
        </w:rPr>
        <w:t xml:space="preserve"> </w:t>
      </w:r>
      <w:r w:rsidR="000873E4">
        <w:rPr>
          <w:rFonts w:ascii="Arial" w:hAnsi="Arial" w:cs="Arial"/>
          <w:sz w:val="24"/>
          <w:szCs w:val="24"/>
        </w:rPr>
        <w:t xml:space="preserve">there is a clear need to provide </w:t>
      </w:r>
      <w:r w:rsidR="000E5A2E">
        <w:rPr>
          <w:rFonts w:ascii="Arial" w:hAnsi="Arial" w:cs="Arial"/>
          <w:sz w:val="24"/>
          <w:szCs w:val="24"/>
        </w:rPr>
        <w:t xml:space="preserve">analytical tools that can rapidly </w:t>
      </w:r>
      <w:r w:rsidR="0099348F">
        <w:rPr>
          <w:rFonts w:ascii="Arial" w:hAnsi="Arial" w:cs="Arial"/>
          <w:sz w:val="24"/>
          <w:szCs w:val="24"/>
        </w:rPr>
        <w:t xml:space="preserve">update </w:t>
      </w:r>
      <w:r w:rsidR="009C5FC1">
        <w:rPr>
          <w:rFonts w:ascii="Arial" w:hAnsi="Arial" w:cs="Arial"/>
          <w:sz w:val="24"/>
          <w:szCs w:val="24"/>
        </w:rPr>
        <w:t>core predictions as novel conditions present themselves.</w:t>
      </w:r>
    </w:p>
    <w:p w14:paraId="3D893FCF" w14:textId="77777777" w:rsidR="007874AE" w:rsidRDefault="007874AE" w:rsidP="007874AE">
      <w:pPr>
        <w:pStyle w:val="ListParagraph"/>
        <w:ind w:left="1440"/>
        <w:rPr>
          <w:rFonts w:ascii="Arial" w:hAnsi="Arial" w:cs="Arial"/>
          <w:sz w:val="24"/>
          <w:szCs w:val="24"/>
        </w:rPr>
      </w:pPr>
    </w:p>
    <w:p w14:paraId="1386E8C4" w14:textId="656BF522" w:rsidR="007874AE" w:rsidRPr="00CB00A4" w:rsidRDefault="007874AE" w:rsidP="007874AE">
      <w:pPr>
        <w:pStyle w:val="ListParagraph"/>
        <w:numPr>
          <w:ilvl w:val="0"/>
          <w:numId w:val="1"/>
        </w:numPr>
        <w:spacing w:after="160" w:line="256" w:lineRule="auto"/>
        <w:rPr>
          <w:b/>
        </w:rPr>
      </w:pPr>
      <w:r>
        <w:rPr>
          <w:b/>
        </w:rPr>
        <w:t>General overview of study design</w:t>
      </w:r>
      <w:r w:rsidR="0004766B">
        <w:rPr>
          <w:b/>
        </w:rPr>
        <w:t xml:space="preserve"> </w:t>
      </w:r>
      <w:r w:rsidR="00D10E7B">
        <w:rPr>
          <w:b/>
        </w:rPr>
        <w:t>and application</w:t>
      </w:r>
      <w:bookmarkStart w:id="7" w:name="_GoBack"/>
      <w:bookmarkEnd w:id="7"/>
    </w:p>
    <w:p w14:paraId="340645A4" w14:textId="77777777" w:rsidR="001C5E1F" w:rsidRPr="00226DC7" w:rsidRDefault="001C5E1F" w:rsidP="001C5E1F">
      <w:pPr>
        <w:pStyle w:val="ListParagraph"/>
        <w:rPr>
          <w:rFonts w:ascii="Arial" w:hAnsi="Arial" w:cs="Arial"/>
          <w:sz w:val="24"/>
          <w:szCs w:val="24"/>
        </w:rPr>
      </w:pPr>
    </w:p>
    <w:p w14:paraId="47A9EF31" w14:textId="73238731"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w:t>
      </w:r>
      <w:r w:rsidR="0094750D">
        <w:rPr>
          <w:rFonts w:ascii="Arial" w:hAnsi="Arial" w:cs="Arial"/>
          <w:sz w:val="24"/>
          <w:szCs w:val="24"/>
        </w:rPr>
        <w:t xml:space="preserve"> annual</w:t>
      </w:r>
      <w:r w:rsidR="00C11B81" w:rsidRPr="00991004">
        <w:rPr>
          <w:rFonts w:ascii="Arial" w:hAnsi="Arial" w:cs="Arial"/>
          <w:sz w:val="24"/>
          <w:szCs w:val="24"/>
        </w:rPr>
        <w:t>,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assumptions of the resilience of different communities and the potential drivers of transition between them. </w:t>
      </w:r>
    </w:p>
    <w:p w14:paraId="17ED8CC9" w14:textId="676CBAB8" w:rsidR="00E727AB" w:rsidRDefault="00E727AB" w:rsidP="00E727AB">
      <w:pPr>
        <w:pStyle w:val="ListParagraph"/>
        <w:numPr>
          <w:ilvl w:val="1"/>
          <w:numId w:val="1"/>
        </w:numPr>
        <w:rPr>
          <w:rFonts w:ascii="Arial" w:hAnsi="Arial" w:cs="Arial"/>
          <w:sz w:val="24"/>
          <w:szCs w:val="24"/>
        </w:rPr>
      </w:pPr>
      <w:r>
        <w:rPr>
          <w:rFonts w:ascii="Arial" w:hAnsi="Arial" w:cs="Arial"/>
          <w:sz w:val="24"/>
          <w:szCs w:val="24"/>
        </w:rPr>
        <w:t xml:space="preserve">What </w:t>
      </w:r>
      <w:r w:rsidR="001C3178">
        <w:rPr>
          <w:rFonts w:ascii="Arial" w:hAnsi="Arial" w:cs="Arial"/>
          <w:sz w:val="24"/>
          <w:szCs w:val="24"/>
        </w:rPr>
        <w:t>“</w:t>
      </w:r>
      <w:r>
        <w:rPr>
          <w:rFonts w:ascii="Arial" w:hAnsi="Arial" w:cs="Arial"/>
          <w:sz w:val="24"/>
          <w:szCs w:val="24"/>
        </w:rPr>
        <w:t>states</w:t>
      </w:r>
      <w:r w:rsidR="001C3178">
        <w:rPr>
          <w:rFonts w:ascii="Arial" w:hAnsi="Arial" w:cs="Arial"/>
          <w:sz w:val="24"/>
          <w:szCs w:val="24"/>
        </w:rPr>
        <w:t xml:space="preserve">” </w:t>
      </w:r>
      <w:r>
        <w:rPr>
          <w:rFonts w:ascii="Arial" w:hAnsi="Arial" w:cs="Arial"/>
          <w:sz w:val="24"/>
          <w:szCs w:val="24"/>
        </w:rPr>
        <w:t xml:space="preserve">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r w:rsidR="00BE491F">
        <w:rPr>
          <w:rFonts w:ascii="Arial" w:hAnsi="Arial" w:cs="Arial"/>
          <w:sz w:val="24"/>
          <w:szCs w:val="24"/>
        </w:rPr>
        <w:t xml:space="preserve">re transitions between states characterized by continuous, reversible changes or non-reversible changes? </w:t>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BA5FF1" w:rsidRDefault="00EC291C" w:rsidP="00B04BF6">
      <w:pPr>
        <w:rPr>
          <w:rFonts w:ascii="Arial" w:hAnsi="Arial" w:cs="Arial"/>
          <w:sz w:val="24"/>
          <w:szCs w:val="24"/>
        </w:rPr>
      </w:pPr>
      <w:r>
        <w:rPr>
          <w:rFonts w:ascii="Arial" w:hAnsi="Arial" w:cs="Arial"/>
          <w:sz w:val="24"/>
          <w:szCs w:val="24"/>
        </w:rPr>
        <w:t>Study site</w:t>
      </w:r>
    </w:p>
    <w:p w14:paraId="14580422" w14:textId="2C3AFE4D" w:rsidR="00F37CFB" w:rsidRPr="00BA5FF1" w:rsidRDefault="00EC291C" w:rsidP="00475A97">
      <w:pPr>
        <w:pStyle w:val="ListParagraph"/>
        <w:numPr>
          <w:ilvl w:val="0"/>
          <w:numId w:val="1"/>
        </w:numPr>
        <w:rPr>
          <w:rFonts w:ascii="Arial" w:hAnsi="Arial" w:cs="Arial"/>
          <w:sz w:val="24"/>
          <w:szCs w:val="24"/>
        </w:rPr>
      </w:pPr>
      <w:r w:rsidRPr="00BA5FF1">
        <w:rPr>
          <w:rFonts w:ascii="Arial" w:hAnsi="Arial" w:cs="Arial"/>
          <w:sz w:val="24"/>
          <w:szCs w:val="24"/>
        </w:rPr>
        <w:lastRenderedPageBreak/>
        <w:t>Field plantings were conducted in research fields at the U</w:t>
      </w:r>
      <w:r w:rsidR="00B37F38" w:rsidRPr="00BA5FF1">
        <w:rPr>
          <w:rFonts w:ascii="Arial" w:hAnsi="Arial" w:cs="Arial"/>
          <w:sz w:val="24"/>
          <w:szCs w:val="24"/>
        </w:rPr>
        <w:t>niversity of California, Davis (38.545751, -121.784780)</w:t>
      </w:r>
      <w:r w:rsidR="007069ED" w:rsidRPr="00BA5FF1">
        <w:rPr>
          <w:rFonts w:ascii="Arial" w:hAnsi="Arial" w:cs="Arial"/>
          <w:sz w:val="24"/>
          <w:szCs w:val="24"/>
        </w:rPr>
        <w:t>.</w:t>
      </w:r>
      <w:r w:rsidR="008770F9" w:rsidRPr="00BA5FF1">
        <w:rPr>
          <w:rFonts w:ascii="Arial" w:hAnsi="Arial" w:cs="Arial"/>
          <w:sz w:val="24"/>
          <w:szCs w:val="24"/>
        </w:rPr>
        <w:t xml:space="preserve"> </w:t>
      </w:r>
      <w:r w:rsidR="00CF3A55" w:rsidRPr="00BA5FF1">
        <w:rPr>
          <w:rFonts w:ascii="Arial" w:hAnsi="Arial" w:cs="Arial"/>
          <w:sz w:val="24"/>
          <w:szCs w:val="24"/>
        </w:rPr>
        <w:t xml:space="preserve">Previously used in crop production, these fields were left fallow from 1985 to the </w:t>
      </w:r>
      <w:r w:rsidR="0042460C" w:rsidRPr="00BA5FF1">
        <w:rPr>
          <w:rFonts w:ascii="Arial" w:hAnsi="Arial" w:cs="Arial"/>
          <w:sz w:val="24"/>
          <w:szCs w:val="24"/>
        </w:rPr>
        <w:t>start of experimental plantings in 2007. 75% of field is composed of Reiff series soil</w:t>
      </w:r>
      <w:r w:rsidR="00C52A85" w:rsidRPr="00BA5FF1">
        <w:rPr>
          <w:rFonts w:ascii="Arial" w:hAnsi="Arial" w:cs="Arial"/>
          <w:sz w:val="24"/>
          <w:szCs w:val="24"/>
        </w:rPr>
        <w:t xml:space="preserve"> </w:t>
      </w:r>
      <w:r w:rsidR="0042460C" w:rsidRPr="00BA5FF1">
        <w:rPr>
          <w:rFonts w:ascii="Arial" w:hAnsi="Arial" w:cs="Arial"/>
          <w:sz w:val="24"/>
          <w:szCs w:val="24"/>
        </w:rPr>
        <w:t xml:space="preserve">(coarse-loamy, mixed, superactive, nonacid, thermic Mollic Xerofluvents); other soil present (&lt; 25% of the area) is the Brentwood soil series (fine, smectitic, thermic Typic Haploxerepts) with a 0-2% slope (USDA Web Soil Survey, http://websoilsurvey.sc.egov.usda.gov). </w:t>
      </w:r>
    </w:p>
    <w:p w14:paraId="4302A22D" w14:textId="6868624D" w:rsidR="00440AE6" w:rsidRPr="00BA5FF1" w:rsidRDefault="00F607F0" w:rsidP="00105CE6">
      <w:pPr>
        <w:pStyle w:val="ListParagraph"/>
        <w:numPr>
          <w:ilvl w:val="0"/>
          <w:numId w:val="1"/>
        </w:numPr>
        <w:rPr>
          <w:rFonts w:ascii="Arial" w:hAnsi="Arial" w:cs="Arial"/>
          <w:b/>
          <w:sz w:val="24"/>
          <w:szCs w:val="24"/>
        </w:rPr>
      </w:pPr>
      <w:r w:rsidRPr="00BA5FF1">
        <w:rPr>
          <w:rFonts w:ascii="Arial" w:hAnsi="Arial" w:cs="Arial"/>
          <w:sz w:val="24"/>
          <w:szCs w:val="24"/>
        </w:rPr>
        <w:t xml:space="preserve">In the early fall of 2017, </w:t>
      </w:r>
      <w:r w:rsidR="007069ED" w:rsidRPr="00BA5FF1">
        <w:rPr>
          <w:rFonts w:ascii="Arial" w:hAnsi="Arial" w:cs="Arial"/>
          <w:sz w:val="24"/>
          <w:szCs w:val="24"/>
        </w:rPr>
        <w:t>soil was disked, irrigated, and received a broad-spectrum herbicide (</w:t>
      </w:r>
      <w:commentRangeStart w:id="8"/>
      <w:commentRangeStart w:id="9"/>
      <w:r w:rsidR="007069ED" w:rsidRPr="00BA5FF1">
        <w:rPr>
          <w:rFonts w:ascii="Arial" w:hAnsi="Arial" w:cs="Arial"/>
          <w:sz w:val="24"/>
          <w:szCs w:val="24"/>
        </w:rPr>
        <w:t>glyphosate</w:t>
      </w:r>
      <w:commentRangeEnd w:id="8"/>
      <w:r w:rsidR="007F6FF8" w:rsidRPr="00BA5FF1">
        <w:rPr>
          <w:rStyle w:val="CommentReference"/>
        </w:rPr>
        <w:commentReference w:id="8"/>
      </w:r>
      <w:commentRangeEnd w:id="9"/>
      <w:r w:rsidR="00D11922">
        <w:rPr>
          <w:rStyle w:val="CommentReference"/>
        </w:rPr>
        <w:commentReference w:id="9"/>
      </w:r>
      <w:r w:rsidR="007069ED" w:rsidRPr="00BA5FF1">
        <w:rPr>
          <w:rFonts w:ascii="Arial" w:hAnsi="Arial" w:cs="Arial"/>
          <w:sz w:val="24"/>
          <w:szCs w:val="24"/>
        </w:rPr>
        <w:t xml:space="preserve">) </w:t>
      </w:r>
      <w:r w:rsidRPr="00BA5FF1">
        <w:rPr>
          <w:rFonts w:ascii="Arial" w:hAnsi="Arial" w:cs="Arial"/>
          <w:sz w:val="24"/>
          <w:szCs w:val="24"/>
        </w:rPr>
        <w:t xml:space="preserve">prior to planting </w:t>
      </w:r>
      <w:r w:rsidR="007069ED" w:rsidRPr="00BA5FF1">
        <w:rPr>
          <w:rFonts w:ascii="Arial" w:hAnsi="Arial" w:cs="Arial"/>
          <w:sz w:val="24"/>
          <w:szCs w:val="24"/>
        </w:rPr>
        <w:t xml:space="preserve">to remove </w:t>
      </w:r>
      <w:r w:rsidR="00440AE6" w:rsidRPr="00BA5FF1">
        <w:rPr>
          <w:rFonts w:ascii="Arial" w:hAnsi="Arial" w:cs="Arial"/>
          <w:sz w:val="24"/>
          <w:szCs w:val="24"/>
        </w:rPr>
        <w:t xml:space="preserve">the </w:t>
      </w:r>
      <w:r w:rsidR="007069ED" w:rsidRPr="00BA5FF1">
        <w:rPr>
          <w:rFonts w:ascii="Arial" w:hAnsi="Arial" w:cs="Arial"/>
          <w:sz w:val="24"/>
          <w:szCs w:val="24"/>
        </w:rPr>
        <w:t>existing seed bank.</w:t>
      </w:r>
    </w:p>
    <w:p w14:paraId="3A7C9017" w14:textId="77777777" w:rsidR="005F5E38" w:rsidRPr="00BA5FF1" w:rsidRDefault="000328EF"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Three planting mixtures were established </w:t>
      </w:r>
      <w:r w:rsidR="00C77FF4" w:rsidRPr="00BA5FF1">
        <w:rPr>
          <w:rFonts w:ascii="Arial" w:hAnsi="Arial" w:cs="Arial"/>
          <w:sz w:val="24"/>
          <w:szCs w:val="24"/>
        </w:rPr>
        <w:t xml:space="preserve">based on </w:t>
      </w:r>
      <w:r w:rsidR="00404D31" w:rsidRPr="00BA5FF1">
        <w:rPr>
          <w:rFonts w:ascii="Arial" w:hAnsi="Arial" w:cs="Arial"/>
          <w:sz w:val="24"/>
          <w:szCs w:val="24"/>
        </w:rPr>
        <w:t>common delineations between vegetation types in California anna grasslands</w:t>
      </w:r>
      <w:commentRangeStart w:id="10"/>
      <w:r w:rsidR="00EF0708" w:rsidRPr="00BA5FF1">
        <w:rPr>
          <w:rFonts w:ascii="Arial" w:hAnsi="Arial" w:cs="Arial"/>
          <w:sz w:val="24"/>
          <w:szCs w:val="24"/>
        </w:rPr>
        <w:t xml:space="preserve"> (Table 1). </w:t>
      </w:r>
      <w:commentRangeEnd w:id="10"/>
      <w:r w:rsidR="002E686D" w:rsidRPr="00BA5FF1">
        <w:rPr>
          <w:rStyle w:val="CommentReference"/>
        </w:rPr>
        <w:commentReference w:id="10"/>
      </w:r>
      <w:r w:rsidR="00EF0708" w:rsidRPr="00BA5FF1">
        <w:rPr>
          <w:rFonts w:ascii="Arial" w:hAnsi="Arial" w:cs="Arial"/>
          <w:sz w:val="24"/>
          <w:szCs w:val="24"/>
        </w:rPr>
        <w:t xml:space="preserve">For all possible 1-, 2-, and 3-group planting combinations, we established </w:t>
      </w:r>
      <w:r w:rsidR="00D12361" w:rsidRPr="00BA5FF1">
        <w:rPr>
          <w:rFonts w:ascii="Arial" w:hAnsi="Arial" w:cs="Arial"/>
          <w:sz w:val="24"/>
          <w:szCs w:val="24"/>
        </w:rPr>
        <w:t>eight 1.5m x 1.5m plots (2.25 m</w:t>
      </w:r>
      <w:r w:rsidR="00D12361" w:rsidRPr="00BA5FF1">
        <w:rPr>
          <w:rFonts w:ascii="Arial" w:hAnsi="Arial" w:cs="Arial"/>
          <w:sz w:val="24"/>
          <w:szCs w:val="24"/>
          <w:vertAlign w:val="superscript"/>
        </w:rPr>
        <w:t>2</w:t>
      </w:r>
      <w:r w:rsidR="00D12361" w:rsidRPr="00BA5FF1">
        <w:rPr>
          <w:rFonts w:ascii="Arial" w:hAnsi="Arial" w:cs="Arial"/>
          <w:sz w:val="24"/>
          <w:szCs w:val="24"/>
        </w:rPr>
        <w:t xml:space="preserve">; </w:t>
      </w:r>
      <w:r w:rsidR="002F6DEB" w:rsidRPr="00BA5FF1">
        <w:rPr>
          <w:rFonts w:ascii="Arial" w:hAnsi="Arial" w:cs="Arial"/>
          <w:sz w:val="24"/>
          <w:szCs w:val="24"/>
        </w:rPr>
        <w:t>5</w:t>
      </w:r>
      <w:r w:rsidR="0012442F" w:rsidRPr="00BA5FF1">
        <w:rPr>
          <w:rFonts w:ascii="Arial" w:hAnsi="Arial" w:cs="Arial"/>
          <w:sz w:val="24"/>
          <w:szCs w:val="24"/>
        </w:rPr>
        <w:t>6</w:t>
      </w:r>
      <w:r w:rsidR="00D12361" w:rsidRPr="00BA5FF1">
        <w:rPr>
          <w:rFonts w:ascii="Arial" w:hAnsi="Arial" w:cs="Arial"/>
          <w:sz w:val="24"/>
          <w:szCs w:val="24"/>
        </w:rPr>
        <w:t xml:space="preserve"> plots total)</w:t>
      </w:r>
      <w:r w:rsidR="002079C3" w:rsidRPr="00BA5FF1">
        <w:rPr>
          <w:rFonts w:ascii="Arial" w:hAnsi="Arial" w:cs="Arial"/>
          <w:sz w:val="24"/>
          <w:szCs w:val="24"/>
        </w:rPr>
        <w:t>.</w:t>
      </w:r>
      <w:r w:rsidR="005F5E38" w:rsidRPr="00BA5FF1">
        <w:rPr>
          <w:rFonts w:ascii="Arial" w:hAnsi="Arial" w:cs="Arial"/>
          <w:sz w:val="24"/>
          <w:szCs w:val="24"/>
        </w:rPr>
        <w:t xml:space="preserve"> </w:t>
      </w:r>
    </w:p>
    <w:p w14:paraId="0828A74A" w14:textId="218DD831" w:rsidR="005F5E38" w:rsidRPr="005F5E38" w:rsidRDefault="005F5E38" w:rsidP="005F5E38">
      <w:pPr>
        <w:pStyle w:val="ListParagraph"/>
        <w:numPr>
          <w:ilvl w:val="0"/>
          <w:numId w:val="1"/>
        </w:numPr>
        <w:rPr>
          <w:rFonts w:ascii="Arial" w:hAnsi="Arial" w:cs="Arial"/>
          <w:sz w:val="24"/>
          <w:szCs w:val="24"/>
        </w:rPr>
      </w:pPr>
      <w:r w:rsidRPr="00BA5FF1">
        <w:rPr>
          <w:rFonts w:ascii="Arial" w:hAnsi="Arial" w:cs="Arial"/>
          <w:sz w:val="24"/>
          <w:szCs w:val="24"/>
        </w:rPr>
        <w:t xml:space="preserve">In each 1.5 x 1.5 m plot, a total of 139 grams of seed was added. This seeding rate reflects an average of 8,000 plants/m2, a typical mature plant density in this system (Heady 1958). For each monotypic community (e.g. natives vs. invasives. Vs. naturalized), an equal proportion of seeds of each </w:t>
      </w:r>
      <w:r w:rsidRPr="005F5E38">
        <w:rPr>
          <w:rFonts w:ascii="Arial" w:hAnsi="Arial" w:cs="Arial"/>
          <w:sz w:val="24"/>
          <w:szCs w:val="24"/>
        </w:rPr>
        <w:t>species was added. For community mixtures, an equal proportion of community type seed was added (e.g. in invasive + naturalized, 50% invasive, 50% naturalized seed), with equal proportion of individual species within each community type</w:t>
      </w:r>
      <w:r w:rsidR="005809CD">
        <w:rPr>
          <w:rFonts w:ascii="Arial" w:hAnsi="Arial" w:cs="Arial"/>
          <w:sz w:val="24"/>
          <w:szCs w:val="24"/>
        </w:rPr>
        <w:t>.</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11"/>
      <w:commentRangeEnd w:id="11"/>
      <w:r>
        <w:rPr>
          <w:rStyle w:val="CommentReference"/>
        </w:rPr>
        <w:commentReference w:id="11"/>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w:t>
      </w:r>
      <w:r w:rsidR="00AC739C">
        <w:rPr>
          <w:rFonts w:ascii="Arial" w:hAnsi="Arial" w:cs="Arial"/>
          <w:sz w:val="24"/>
          <w:szCs w:val="24"/>
        </w:rPr>
        <w:lastRenderedPageBreak/>
        <w:t xml:space="preserve">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evapotransporation. </w:t>
      </w:r>
      <w:r w:rsidR="007775AB" w:rsidRPr="00DA146A">
        <w:rPr>
          <w:rFonts w:ascii="Arial" w:hAnsi="Arial" w:cs="Arial"/>
          <w:i/>
          <w:sz w:val="24"/>
          <w:szCs w:val="24"/>
        </w:rPr>
        <w:t>ETo</w:t>
      </w:r>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e</w:t>
      </w:r>
      <w:r w:rsidRPr="008E0757">
        <w:rPr>
          <w:rFonts w:ascii="Arial" w:hAnsi="Arial" w:cs="Arial"/>
          <w:i/>
          <w:sz w:val="24"/>
          <w:szCs w:val="24"/>
          <w:vertAlign w:val="subscript"/>
        </w:rPr>
        <w:t>a</w:t>
      </w:r>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r w:rsidRPr="008E0757">
        <w:rPr>
          <w:rFonts w:ascii="Arial" w:hAnsi="Arial" w:cs="Arial"/>
          <w:i/>
          <w:sz w:val="24"/>
          <w:szCs w:val="24"/>
        </w:rPr>
        <w:t>ρ</w:t>
      </w:r>
      <w:r w:rsidRPr="008E0757">
        <w:rPr>
          <w:rFonts w:ascii="Arial" w:hAnsi="Arial" w:cs="Arial"/>
          <w:i/>
          <w:sz w:val="24"/>
          <w:szCs w:val="24"/>
          <w:vertAlign w:val="subscript"/>
        </w:rPr>
        <w:t>i</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s</w:t>
      </w:r>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36334D8A" w14:textId="77777777" w:rsidR="00EC29C5" w:rsidRDefault="003A42E2" w:rsidP="00E612D2">
      <w:pPr>
        <w:pStyle w:val="ListParagraph"/>
        <w:numPr>
          <w:ilvl w:val="0"/>
          <w:numId w:val="1"/>
        </w:numPr>
        <w:rPr>
          <w:rFonts w:ascii="Arial" w:hAnsi="Arial" w:cs="Arial"/>
          <w:sz w:val="24"/>
          <w:szCs w:val="24"/>
        </w:rPr>
      </w:pPr>
      <w:commentRangeStart w:id="12"/>
      <w:r>
        <w:rPr>
          <w:rFonts w:ascii="Arial" w:hAnsi="Arial" w:cs="Arial"/>
          <w:sz w:val="24"/>
          <w:szCs w:val="24"/>
        </w:rPr>
        <w:t xml:space="preserve">SPEI </w:t>
      </w:r>
      <w:commentRangeEnd w:id="12"/>
      <w:r w:rsidR="003112FA">
        <w:rPr>
          <w:rStyle w:val="CommentReference"/>
        </w:rPr>
        <w:commentReference w:id="12"/>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6E46DF">
        <w:rPr>
          <w:rFonts w:ascii="Arial" w:hAnsi="Arial" w:cs="Arial"/>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w:t>
      </w:r>
    </w:p>
    <w:p w14:paraId="0438FF88" w14:textId="50C5A30F" w:rsidR="001F65A8" w:rsidRDefault="00396859" w:rsidP="00E612D2">
      <w:pPr>
        <w:pStyle w:val="ListParagraph"/>
        <w:numPr>
          <w:ilvl w:val="0"/>
          <w:numId w:val="1"/>
        </w:numPr>
        <w:rPr>
          <w:rFonts w:ascii="Arial" w:hAnsi="Arial" w:cs="Arial"/>
          <w:sz w:val="24"/>
          <w:szCs w:val="24"/>
        </w:rPr>
      </w:pPr>
      <w:r>
        <w:rPr>
          <w:rFonts w:ascii="Arial" w:hAnsi="Arial" w:cs="Arial"/>
          <w:sz w:val="24"/>
          <w:szCs w:val="24"/>
        </w:rPr>
        <w:t xml:space="preserve">To </w:t>
      </w:r>
      <w:r w:rsidR="00AE5075">
        <w:rPr>
          <w:rFonts w:ascii="Arial" w:hAnsi="Arial" w:cs="Arial"/>
          <w:sz w:val="24"/>
          <w:szCs w:val="24"/>
        </w:rPr>
        <w:t xml:space="preserve">provide context for climate patterns observed during our study, we calculated SPEI for a 35-year span between </w:t>
      </w:r>
      <w:r w:rsidR="00BD4561">
        <w:rPr>
          <w:rFonts w:ascii="Arial" w:hAnsi="Arial" w:cs="Arial"/>
          <w:sz w:val="24"/>
          <w:szCs w:val="24"/>
        </w:rPr>
        <w:t xml:space="preserve">2018 and 1983, </w:t>
      </w:r>
      <w:r w:rsidR="006820E1">
        <w:rPr>
          <w:rFonts w:ascii="Arial" w:hAnsi="Arial" w:cs="Arial"/>
          <w:sz w:val="24"/>
          <w:szCs w:val="24"/>
        </w:rPr>
        <w:t xml:space="preserve">the first year sufficient </w:t>
      </w:r>
      <w:r w:rsidR="00AB2806">
        <w:rPr>
          <w:rFonts w:ascii="Arial" w:hAnsi="Arial" w:cs="Arial"/>
          <w:sz w:val="24"/>
          <w:szCs w:val="24"/>
        </w:rPr>
        <w:t>climate data was collected</w:t>
      </w:r>
      <w:r w:rsidR="00BD4561">
        <w:rPr>
          <w:rFonts w:ascii="Arial" w:hAnsi="Arial" w:cs="Arial"/>
          <w:sz w:val="24"/>
          <w:szCs w:val="24"/>
        </w:rPr>
        <w:t xml:space="preserve">. </w:t>
      </w:r>
      <w:r w:rsidR="00BE72D4">
        <w:rPr>
          <w:rFonts w:ascii="Arial" w:hAnsi="Arial" w:cs="Arial"/>
          <w:sz w:val="24"/>
          <w:szCs w:val="24"/>
        </w:rPr>
        <w:t xml:space="preserve">For each </w:t>
      </w:r>
      <w:r w:rsidR="00785877">
        <w:rPr>
          <w:rFonts w:ascii="Arial" w:hAnsi="Arial" w:cs="Arial"/>
          <w:sz w:val="24"/>
          <w:szCs w:val="24"/>
        </w:rPr>
        <w:t xml:space="preserve">year </w:t>
      </w:r>
      <w:commentRangeStart w:id="13"/>
      <w:commentRangeStart w:id="14"/>
      <w:r w:rsidR="00785877">
        <w:rPr>
          <w:rFonts w:ascii="Arial" w:hAnsi="Arial" w:cs="Arial"/>
          <w:sz w:val="24"/>
          <w:szCs w:val="24"/>
        </w:rPr>
        <w:t xml:space="preserve">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w:t>
      </w:r>
      <w:r w:rsidR="00D11922">
        <w:rPr>
          <w:rFonts w:ascii="Arial" w:hAnsi="Arial" w:cs="Arial"/>
          <w:sz w:val="24"/>
          <w:szCs w:val="24"/>
        </w:rPr>
        <w:t xml:space="preserve"> to compare the influence of </w:t>
      </w:r>
      <w:r w:rsidR="002B70BF">
        <w:rPr>
          <w:rFonts w:ascii="Arial" w:hAnsi="Arial" w:cs="Arial"/>
          <w:sz w:val="24"/>
          <w:szCs w:val="24"/>
        </w:rPr>
        <w:t xml:space="preserve">cumulative </w:t>
      </w:r>
      <w:r w:rsidR="00AF464F">
        <w:rPr>
          <w:rFonts w:ascii="Arial" w:hAnsi="Arial" w:cs="Arial"/>
          <w:sz w:val="24"/>
          <w:szCs w:val="24"/>
        </w:rPr>
        <w:t>drought on vegetation composition</w:t>
      </w:r>
      <w:r w:rsidR="00694161">
        <w:rPr>
          <w:rFonts w:ascii="Arial" w:hAnsi="Arial" w:cs="Arial"/>
          <w:sz w:val="24"/>
          <w:szCs w:val="24"/>
        </w:rPr>
        <w:t xml:space="preserve">.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697126">
        <w:rPr>
          <w:rFonts w:ascii="Arial" w:hAnsi="Arial" w:cs="Arial"/>
          <w:sz w:val="24"/>
          <w:szCs w:val="24"/>
        </w:rPr>
        <w:t xml:space="preserve">, wherein </w:t>
      </w:r>
      <w:r w:rsidR="008C577D">
        <w:rPr>
          <w:rFonts w:ascii="Arial" w:hAnsi="Arial" w:cs="Arial"/>
          <w:sz w:val="24"/>
          <w:szCs w:val="24"/>
        </w:rPr>
        <w:t>scaled drought indices represent historic droughts (-2) to historic wet periods (+2).</w:t>
      </w:r>
    </w:p>
    <w:p w14:paraId="6E025FA4" w14:textId="77777777" w:rsidR="001F65A8" w:rsidRDefault="001F65A8" w:rsidP="00697126">
      <w:pPr>
        <w:pStyle w:val="ListParagraph"/>
        <w:rPr>
          <w:rFonts w:ascii="Arial" w:hAnsi="Arial" w:cs="Arial"/>
          <w:sz w:val="24"/>
          <w:szCs w:val="24"/>
        </w:rPr>
      </w:pPr>
    </w:p>
    <w:p w14:paraId="0AE749D7" w14:textId="77777777" w:rsidR="001F65A8" w:rsidRDefault="001F65A8" w:rsidP="00115CD7">
      <w:pPr>
        <w:pStyle w:val="ListParagraph"/>
        <w:rPr>
          <w:rFonts w:ascii="Arial" w:hAnsi="Arial" w:cs="Arial"/>
          <w:b/>
          <w:sz w:val="24"/>
          <w:szCs w:val="24"/>
        </w:rPr>
      </w:pPr>
      <w:r>
        <w:rPr>
          <w:rFonts w:ascii="Arial" w:hAnsi="Arial" w:cs="Arial"/>
          <w:b/>
          <w:sz w:val="24"/>
          <w:szCs w:val="24"/>
        </w:rPr>
        <w:t>SPEI Figure</w:t>
      </w:r>
    </w:p>
    <w:p w14:paraId="6F017CB5" w14:textId="77777777" w:rsidR="001F65A8" w:rsidRPr="00E67E46" w:rsidRDefault="001F65A8" w:rsidP="001F65A8">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5"/>
      <w:commentRangeStart w:id="16"/>
      <w:r>
        <w:rPr>
          <w:rFonts w:ascii="Arial" w:hAnsi="Arial" w:cs="Arial"/>
          <w:sz w:val="24"/>
          <w:szCs w:val="24"/>
        </w:rPr>
        <w:t xml:space="preserve">1983 – </w:t>
      </w:r>
      <w:commentRangeStart w:id="17"/>
      <w:commentRangeStart w:id="18"/>
      <w:r>
        <w:rPr>
          <w:rFonts w:ascii="Arial" w:hAnsi="Arial" w:cs="Arial"/>
          <w:sz w:val="24"/>
          <w:szCs w:val="24"/>
        </w:rPr>
        <w:t>2018</w:t>
      </w:r>
      <w:commentRangeEnd w:id="17"/>
      <w:r>
        <w:rPr>
          <w:rStyle w:val="CommentReference"/>
        </w:rPr>
        <w:commentReference w:id="17"/>
      </w:r>
      <w:commentRangeEnd w:id="18"/>
      <w:r w:rsidR="00697126">
        <w:rPr>
          <w:rStyle w:val="CommentReference"/>
        </w:rPr>
        <w:commentReference w:id="18"/>
      </w:r>
      <w:r>
        <w:rPr>
          <w:rFonts w:ascii="Arial" w:hAnsi="Arial" w:cs="Arial"/>
          <w:sz w:val="24"/>
          <w:szCs w:val="24"/>
        </w:rPr>
        <w:t xml:space="preserve"> </w:t>
      </w:r>
      <w:commentRangeEnd w:id="15"/>
      <w:r>
        <w:rPr>
          <w:rStyle w:val="CommentReference"/>
        </w:rPr>
        <w:commentReference w:id="15"/>
      </w:r>
      <w:commentRangeEnd w:id="16"/>
      <w:r>
        <w:rPr>
          <w:rStyle w:val="CommentReference"/>
        </w:rPr>
        <w:commentReference w:id="16"/>
      </w:r>
      <w:r>
        <w:rPr>
          <w:rFonts w:ascii="Arial" w:hAnsi="Arial" w:cs="Arial"/>
          <w:sz w:val="24"/>
          <w:szCs w:val="24"/>
        </w:rPr>
        <w:t>as a dashed line</w:t>
      </w:r>
    </w:p>
    <w:p w14:paraId="4BED5560" w14:textId="52CC479F" w:rsidR="00A21AB4" w:rsidRDefault="001F65A8" w:rsidP="00A21AB4">
      <w:pPr>
        <w:pStyle w:val="ListParagraph"/>
        <w:numPr>
          <w:ilvl w:val="0"/>
          <w:numId w:val="1"/>
        </w:numPr>
        <w:rPr>
          <w:rFonts w:ascii="Arial" w:hAnsi="Arial" w:cs="Arial"/>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w:t>
      </w:r>
    </w:p>
    <w:p w14:paraId="2BE4B8B0" w14:textId="3C1F4CA5" w:rsidR="001F65A8" w:rsidRPr="00EF0A1C" w:rsidRDefault="00A21AB4" w:rsidP="00A21AB4">
      <w:pPr>
        <w:pStyle w:val="ListParagraph"/>
        <w:numPr>
          <w:ilvl w:val="0"/>
          <w:numId w:val="1"/>
        </w:numPr>
        <w:rPr>
          <w:rFonts w:ascii="Arial" w:hAnsi="Arial" w:cs="Arial"/>
          <w:sz w:val="24"/>
          <w:szCs w:val="24"/>
        </w:rPr>
      </w:pPr>
      <w:r>
        <w:rPr>
          <w:noProof/>
        </w:rPr>
        <w:lastRenderedPageBreak/>
        <w:t xml:space="preserve"> </w:t>
      </w:r>
      <w:commentRangeStart w:id="19"/>
      <w:commentRangeEnd w:id="19"/>
      <w:r w:rsidR="001F65A8">
        <w:rPr>
          <w:rStyle w:val="CommentReference"/>
        </w:rPr>
        <w:commentReference w:id="19"/>
      </w:r>
      <w:r w:rsidR="00A76F78" w:rsidRPr="00A76F78">
        <w:rPr>
          <w:noProof/>
        </w:rPr>
        <w:t xml:space="preserve"> </w:t>
      </w:r>
      <w:r w:rsidR="00A76F78">
        <w:rPr>
          <w:noProof/>
        </w:rPr>
        <w:drawing>
          <wp:inline distT="0" distB="0" distL="0" distR="0" wp14:anchorId="2D841FB2" wp14:editId="09A45E75">
            <wp:extent cx="5943600" cy="297053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970530"/>
                    </a:xfrm>
                    <a:prstGeom prst="rect">
                      <a:avLst/>
                    </a:prstGeom>
                  </pic:spPr>
                </pic:pic>
              </a:graphicData>
            </a:graphic>
          </wp:inline>
        </w:drawing>
      </w:r>
    </w:p>
    <w:p w14:paraId="008E04F8" w14:textId="77777777" w:rsidR="001F65A8" w:rsidRDefault="001F65A8" w:rsidP="001F65A8">
      <w:pPr>
        <w:rPr>
          <w:rFonts w:ascii="Arial" w:hAnsi="Arial" w:cs="Arial"/>
          <w:b/>
          <w:sz w:val="24"/>
          <w:szCs w:val="24"/>
          <w:highlight w:val="lightGray"/>
        </w:rPr>
      </w:pPr>
      <w:r>
        <w:rPr>
          <w:rFonts w:ascii="Arial" w:hAnsi="Arial" w:cs="Arial"/>
          <w:b/>
          <w:sz w:val="24"/>
          <w:szCs w:val="24"/>
          <w:highlight w:val="lightGray"/>
        </w:rPr>
        <w:br w:type="page"/>
      </w:r>
    </w:p>
    <w:p w14:paraId="0311C317" w14:textId="77777777" w:rsidR="001F65A8" w:rsidRDefault="001F65A8" w:rsidP="001F65A8">
      <w:pPr>
        <w:pStyle w:val="ListParagraph"/>
        <w:rPr>
          <w:rFonts w:ascii="Arial" w:hAnsi="Arial" w:cs="Arial"/>
          <w:sz w:val="24"/>
          <w:szCs w:val="24"/>
        </w:rPr>
      </w:pPr>
    </w:p>
    <w:p w14:paraId="597F7CE5" w14:textId="77777777" w:rsidR="001F65A8" w:rsidRDefault="001F65A8" w:rsidP="001F65A8">
      <w:pPr>
        <w:pStyle w:val="ListParagraph"/>
        <w:rPr>
          <w:rFonts w:ascii="Arial" w:hAnsi="Arial" w:cs="Arial"/>
          <w:sz w:val="24"/>
          <w:szCs w:val="24"/>
        </w:rPr>
      </w:pPr>
    </w:p>
    <w:p w14:paraId="2E12F6A8" w14:textId="5B7603E0" w:rsidR="003A42E2" w:rsidRDefault="0010563A" w:rsidP="00E612D2">
      <w:pPr>
        <w:pStyle w:val="ListParagraph"/>
        <w:numPr>
          <w:ilvl w:val="0"/>
          <w:numId w:val="1"/>
        </w:numPr>
        <w:rPr>
          <w:rFonts w:ascii="Arial" w:hAnsi="Arial" w:cs="Arial"/>
          <w:sz w:val="24"/>
          <w:szCs w:val="24"/>
        </w:rPr>
      </w:pPr>
      <w:r>
        <w:rPr>
          <w:rFonts w:ascii="Arial" w:hAnsi="Arial" w:cs="Arial"/>
          <w:sz w:val="24"/>
          <w:szCs w:val="24"/>
        </w:rPr>
        <w:t xml:space="preserve">All SPEI calculations were performed using the package “spei”. </w:t>
      </w:r>
      <w:commentRangeEnd w:id="13"/>
      <w:r w:rsidR="00E91557">
        <w:rPr>
          <w:rStyle w:val="CommentReference"/>
        </w:rPr>
        <w:commentReference w:id="13"/>
      </w:r>
      <w:commentRangeEnd w:id="14"/>
      <w:r w:rsidR="009520A1">
        <w:rPr>
          <w:rStyle w:val="CommentReference"/>
        </w:rPr>
        <w:commentReference w:id="14"/>
      </w:r>
    </w:p>
    <w:p w14:paraId="3DADACB1" w14:textId="77777777" w:rsidR="009F45F0" w:rsidRPr="00380521" w:rsidRDefault="009F45F0" w:rsidP="009F45F0">
      <w:pPr>
        <w:ind w:left="360"/>
        <w:rPr>
          <w:rFonts w:ascii="Arial" w:hAnsi="Arial" w:cs="Arial"/>
          <w:sz w:val="24"/>
          <w:szCs w:val="24"/>
        </w:rPr>
      </w:pPr>
      <w:commentRangeStart w:id="20"/>
      <w:r w:rsidRPr="009E5F88">
        <w:rPr>
          <w:rFonts w:ascii="Arial" w:hAnsi="Arial" w:cs="Arial"/>
          <w:b/>
          <w:noProof/>
          <w:sz w:val="24"/>
          <w:szCs w:val="24"/>
        </w:rPr>
        <w:drawing>
          <wp:anchor distT="0" distB="0" distL="114300" distR="114300" simplePos="0" relativeHeight="251665408" behindDoc="1" locked="0" layoutInCell="1" allowOverlap="1" wp14:anchorId="2A4DD91C" wp14:editId="078EDD1E">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Pr="00380521">
        <w:rPr>
          <w:rFonts w:ascii="Arial" w:hAnsi="Arial" w:cs="Arial"/>
          <w:sz w:val="24"/>
          <w:szCs w:val="24"/>
        </w:rPr>
        <w:t xml:space="preserve">Construction of State-Transition </w:t>
      </w:r>
      <w:commentRangeEnd w:id="20"/>
      <w:r>
        <w:rPr>
          <w:rStyle w:val="CommentReference"/>
        </w:rPr>
        <w:commentReference w:id="20"/>
      </w:r>
      <w:r w:rsidRPr="00380521">
        <w:rPr>
          <w:rFonts w:ascii="Arial" w:hAnsi="Arial" w:cs="Arial"/>
          <w:sz w:val="24"/>
          <w:szCs w:val="24"/>
        </w:rPr>
        <w:t xml:space="preserve">Models  </w:t>
      </w:r>
    </w:p>
    <w:p w14:paraId="0D92B6D6" w14:textId="344B90AE" w:rsidR="00124AC3" w:rsidRPr="009D3C8E" w:rsidRDefault="009F45F0" w:rsidP="00124AC3">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observations to discrete states, we fit a multistate model (Markov model) to the data. Multistate models represent systems where subjects transition between a set of discrete classes over time and may be uniquely suited to examining state and transition models through a statistical framework.  </w:t>
      </w:r>
    </w:p>
    <w:p w14:paraId="126E3200" w14:textId="77777777" w:rsidR="00124AC3" w:rsidRDefault="00124AC3" w:rsidP="00124AC3">
      <w:pPr>
        <w:ind w:left="360"/>
        <w:rPr>
          <w:rFonts w:ascii="Arial" w:hAnsi="Arial" w:cs="Arial"/>
          <w:sz w:val="24"/>
          <w:szCs w:val="24"/>
        </w:rPr>
      </w:pPr>
      <w:r w:rsidRPr="00DA146A">
        <w:rPr>
          <w:rFonts w:ascii="Arial" w:hAnsi="Arial" w:cs="Arial"/>
          <w:sz w:val="24"/>
          <w:szCs w:val="24"/>
        </w:rPr>
        <w:t>Delineation of States</w:t>
      </w:r>
    </w:p>
    <w:p w14:paraId="2880EC8A" w14:textId="77777777" w:rsidR="00124AC3" w:rsidRDefault="00124AC3" w:rsidP="00124AC3">
      <w:pPr>
        <w:pStyle w:val="ListParagraph"/>
        <w:numPr>
          <w:ilvl w:val="0"/>
          <w:numId w:val="1"/>
        </w:numPr>
        <w:rPr>
          <w:rFonts w:ascii="Arial" w:hAnsi="Arial" w:cs="Arial"/>
          <w:sz w:val="24"/>
          <w:szCs w:val="24"/>
        </w:rPr>
      </w:pPr>
      <w:r>
        <w:rPr>
          <w:rFonts w:ascii="Arial" w:hAnsi="Arial" w:cs="Arial"/>
          <w:sz w:val="24"/>
          <w:szCs w:val="24"/>
        </w:rPr>
        <w:t xml:space="preserve">Due to intermittent invasions by agricultural weeds, community analyses were performed on a subset of the total community corresponding to species that were planted in our initial mixes, in addition to </w:t>
      </w:r>
      <w:r w:rsidRPr="008D76DB">
        <w:rPr>
          <w:rFonts w:ascii="Arial" w:hAnsi="Arial" w:cs="Arial"/>
          <w:i/>
          <w:sz w:val="24"/>
          <w:szCs w:val="24"/>
        </w:rPr>
        <w:t>Bromus diandrus</w:t>
      </w:r>
      <w:r>
        <w:rPr>
          <w:rFonts w:ascii="Arial" w:hAnsi="Arial" w:cs="Arial"/>
          <w:sz w:val="24"/>
          <w:szCs w:val="24"/>
        </w:rPr>
        <w:t xml:space="preserve">, a common naturalized annual grass that was self-recruited into the experiment during the drought. The resulting dataset captured 93% of the total vegetation abundance observed over the course of the experiment. </w:t>
      </w:r>
    </w:p>
    <w:p w14:paraId="74FF28FF" w14:textId="77777777" w:rsidR="00124AC3" w:rsidRPr="00313C99" w:rsidRDefault="00124AC3" w:rsidP="00124AC3">
      <w:pPr>
        <w:pStyle w:val="ListParagraph"/>
        <w:numPr>
          <w:ilvl w:val="0"/>
          <w:numId w:val="1"/>
        </w:numPr>
        <w:rPr>
          <w:rFonts w:ascii="Arial" w:hAnsi="Arial" w:cs="Arial"/>
          <w:sz w:val="24"/>
          <w:szCs w:val="24"/>
        </w:rPr>
      </w:pPr>
      <w:r>
        <w:rPr>
          <w:rFonts w:ascii="Arial" w:hAnsi="Arial" w:cs="Arial"/>
          <w:sz w:val="24"/>
          <w:szCs w:val="24"/>
        </w:rPr>
        <w:t>To assign state types to each observation, we partitioned total community variation into a series of potential states using an unsupervised clustering algorithm, K-medioids clustering.</w:t>
      </w:r>
    </w:p>
    <w:p w14:paraId="7BD4A7AF" w14:textId="465FA8FF" w:rsidR="00124AC3" w:rsidRDefault="00124AC3" w:rsidP="00124AC3">
      <w:pPr>
        <w:pStyle w:val="ListParagraph"/>
        <w:numPr>
          <w:ilvl w:val="0"/>
          <w:numId w:val="1"/>
        </w:numPr>
        <w:rPr>
          <w:rFonts w:ascii="Arial" w:hAnsi="Arial" w:cs="Arial"/>
          <w:sz w:val="24"/>
          <w:szCs w:val="24"/>
        </w:rPr>
      </w:pPr>
      <w:r>
        <w:rPr>
          <w:rFonts w:ascii="Arial" w:hAnsi="Arial" w:cs="Arial"/>
          <w:sz w:val="24"/>
          <w:szCs w:val="24"/>
        </w:rPr>
        <w:t xml:space="preserve">K-medoids clustering randomly selects </w:t>
      </w:r>
      <w:r w:rsidRPr="00BA2D9F">
        <w:rPr>
          <w:rFonts w:ascii="Arial" w:hAnsi="Arial" w:cs="Arial"/>
          <w:i/>
          <w:sz w:val="24"/>
          <w:szCs w:val="24"/>
        </w:rPr>
        <w:t>k</w:t>
      </w:r>
      <w:r>
        <w:rPr>
          <w:rFonts w:ascii="Arial" w:hAnsi="Arial" w:cs="Arial"/>
          <w:sz w:val="24"/>
          <w:szCs w:val="24"/>
        </w:rPr>
        <w:t xml:space="preserve"> of </w:t>
      </w:r>
      <w:r w:rsidRPr="00BA2D9F">
        <w:rPr>
          <w:rFonts w:ascii="Arial" w:hAnsi="Arial" w:cs="Arial"/>
          <w:i/>
          <w:sz w:val="24"/>
          <w:szCs w:val="24"/>
        </w:rPr>
        <w:t>n</w:t>
      </w:r>
      <w:r>
        <w:rPr>
          <w:rFonts w:ascii="Arial" w:hAnsi="Arial" w:cs="Arial"/>
          <w:sz w:val="24"/>
          <w:szCs w:val="24"/>
        </w:rPr>
        <w:t xml:space="preserve"> total datapoints as group “medoids” and computes the sum of distances between points and their associated medioid, based on Bray-Curtis dissimilarity. This algorithm then iteratively swaps these mediods and recalculates summed distance to achieve a solution that best captures the total variance of the data</w:t>
      </w:r>
    </w:p>
    <w:p w14:paraId="7DC33949" w14:textId="5F41ED5D" w:rsidR="00D15B21" w:rsidRPr="00D15B21" w:rsidRDefault="00124AC3" w:rsidP="00124AC3">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the most appropriate number of states, we </w:t>
      </w:r>
      <w:r>
        <w:rPr>
          <w:rFonts w:ascii="Arial" w:hAnsi="Arial" w:cs="Arial"/>
          <w:sz w:val="24"/>
          <w:szCs w:val="24"/>
        </w:rPr>
        <w:t xml:space="preserve">applied </w:t>
      </w:r>
      <w:r w:rsidRPr="00B9686C">
        <w:rPr>
          <w:rFonts w:ascii="Arial" w:hAnsi="Arial" w:cs="Arial"/>
          <w:sz w:val="24"/>
          <w:szCs w:val="24"/>
        </w:rPr>
        <w:t>k-medioids cluster</w:t>
      </w:r>
      <w:r>
        <w:rPr>
          <w:rFonts w:ascii="Arial" w:hAnsi="Arial" w:cs="Arial"/>
          <w:sz w:val="24"/>
          <w:szCs w:val="24"/>
        </w:rPr>
        <w:t xml:space="preserve">ing across values of </w:t>
      </w:r>
      <w:r>
        <w:rPr>
          <w:rFonts w:ascii="Arial" w:hAnsi="Arial" w:cs="Arial"/>
          <w:i/>
          <w:sz w:val="24"/>
          <w:szCs w:val="24"/>
        </w:rPr>
        <w:t xml:space="preserve">k </w:t>
      </w:r>
      <w:r>
        <w:rPr>
          <w:rFonts w:ascii="Arial" w:hAnsi="Arial" w:cs="Arial"/>
          <w:sz w:val="24"/>
          <w:szCs w:val="24"/>
        </w:rPr>
        <w:t>from 2-10. We then subjected the output of each of these runs to a battery of tests</w:t>
      </w:r>
      <w:r w:rsidR="00F874F2">
        <w:rPr>
          <w:rFonts w:ascii="Arial" w:hAnsi="Arial" w:cs="Arial"/>
          <w:sz w:val="24"/>
          <w:szCs w:val="24"/>
        </w:rPr>
        <w:t>—</w:t>
      </w:r>
      <w:r w:rsidR="00C1384A">
        <w:rPr>
          <w:rFonts w:ascii="Arial" w:hAnsi="Arial" w:cs="Arial"/>
          <w:sz w:val="24"/>
          <w:szCs w:val="24"/>
        </w:rPr>
        <w:t xml:space="preserve">Hartigan, CH, Beale, KL, Cindex, DB, </w:t>
      </w:r>
      <w:r w:rsidR="00315E7A">
        <w:rPr>
          <w:rFonts w:ascii="Arial" w:hAnsi="Arial" w:cs="Arial"/>
          <w:sz w:val="24"/>
          <w:szCs w:val="24"/>
        </w:rPr>
        <w:t>Silhouette, and Duda indices</w:t>
      </w:r>
      <w:r w:rsidR="008C094D">
        <w:rPr>
          <w:rFonts w:ascii="Arial" w:hAnsi="Arial" w:cs="Arial"/>
          <w:sz w:val="24"/>
          <w:szCs w:val="24"/>
        </w:rPr>
        <w:t xml:space="preserve"> (</w:t>
      </w:r>
      <w:r w:rsidR="00315E7A">
        <w:rPr>
          <w:rFonts w:ascii="Arial" w:hAnsi="Arial" w:cs="Arial"/>
          <w:sz w:val="24"/>
          <w:szCs w:val="24"/>
        </w:rPr>
        <w:t>Charrad et al. 2014)</w:t>
      </w:r>
      <w:r w:rsidR="00F874F2">
        <w:rPr>
          <w:rFonts w:ascii="Arial" w:hAnsi="Arial" w:cs="Arial"/>
          <w:sz w:val="24"/>
          <w:szCs w:val="24"/>
        </w:rPr>
        <w:t>. T</w:t>
      </w:r>
      <w:r>
        <w:rPr>
          <w:rFonts w:ascii="Arial" w:hAnsi="Arial" w:cs="Arial"/>
          <w:sz w:val="24"/>
          <w:szCs w:val="24"/>
        </w:rPr>
        <w:t xml:space="preserve">he value of </w:t>
      </w:r>
      <w:r w:rsidRPr="00A67923">
        <w:rPr>
          <w:rFonts w:ascii="Arial" w:hAnsi="Arial" w:cs="Arial"/>
          <w:i/>
          <w:sz w:val="24"/>
          <w:szCs w:val="24"/>
        </w:rPr>
        <w:t>k</w:t>
      </w:r>
      <w:r>
        <w:rPr>
          <w:rFonts w:ascii="Arial" w:hAnsi="Arial" w:cs="Arial"/>
          <w:sz w:val="24"/>
          <w:szCs w:val="24"/>
        </w:rPr>
        <w:t xml:space="preserve"> with the most consist performance across all tests was used to determine the number of clusters that best represented discrete partitions within this dataset. </w:t>
      </w:r>
    </w:p>
    <w:p w14:paraId="1B340E49" w14:textId="5EE3139B" w:rsidR="00124AC3" w:rsidRDefault="00124AC3" w:rsidP="00124AC3">
      <w:pPr>
        <w:pStyle w:val="ListParagraph"/>
        <w:numPr>
          <w:ilvl w:val="0"/>
          <w:numId w:val="1"/>
        </w:numPr>
        <w:rPr>
          <w:rFonts w:ascii="Arial" w:hAnsi="Arial" w:cs="Arial"/>
          <w:sz w:val="24"/>
          <w:szCs w:val="24"/>
        </w:rPr>
      </w:pPr>
      <w:r w:rsidRPr="00D619B1">
        <w:rPr>
          <w:rFonts w:ascii="Arial" w:hAnsi="Arial" w:cs="Arial"/>
          <w:sz w:val="24"/>
          <w:szCs w:val="24"/>
        </w:rPr>
        <w:t xml:space="preserve">Following </w:t>
      </w:r>
      <w:r>
        <w:rPr>
          <w:rFonts w:ascii="Arial" w:hAnsi="Arial" w:cs="Arial"/>
          <w:sz w:val="24"/>
          <w:szCs w:val="24"/>
        </w:rPr>
        <w:t xml:space="preserve">the partition of states, we then conducted indicator species analysis to establish what species are associated with each state. </w:t>
      </w:r>
    </w:p>
    <w:p w14:paraId="33E5AC08" w14:textId="4466D75E" w:rsidR="00124AC3" w:rsidRDefault="00124AC3" w:rsidP="00124AC3">
      <w:pPr>
        <w:rPr>
          <w:rFonts w:ascii="Arial" w:hAnsi="Arial" w:cs="Arial"/>
          <w:b/>
          <w:sz w:val="24"/>
          <w:szCs w:val="24"/>
        </w:rPr>
      </w:pPr>
    </w:p>
    <w:p w14:paraId="38611973" w14:textId="0602E974" w:rsidR="009D3C8E" w:rsidRDefault="009D3C8E" w:rsidP="00124AC3">
      <w:pPr>
        <w:rPr>
          <w:rFonts w:ascii="Arial" w:hAnsi="Arial" w:cs="Arial"/>
          <w:b/>
          <w:sz w:val="24"/>
          <w:szCs w:val="24"/>
        </w:rPr>
      </w:pPr>
    </w:p>
    <w:p w14:paraId="38C2ADF4" w14:textId="71C9DB76" w:rsidR="009D3C8E" w:rsidRDefault="009D3C8E" w:rsidP="00124AC3">
      <w:pPr>
        <w:rPr>
          <w:rFonts w:ascii="Arial" w:hAnsi="Arial" w:cs="Arial"/>
          <w:b/>
          <w:sz w:val="24"/>
          <w:szCs w:val="24"/>
        </w:rPr>
      </w:pPr>
      <w:r>
        <w:rPr>
          <w:rFonts w:ascii="Arial" w:hAnsi="Arial" w:cs="Arial"/>
          <w:b/>
          <w:sz w:val="24"/>
          <w:szCs w:val="24"/>
        </w:rPr>
        <w:lastRenderedPageBreak/>
        <w:t xml:space="preserve">Modelling transition </w:t>
      </w:r>
      <w:r w:rsidR="006E69AF">
        <w:rPr>
          <w:rFonts w:ascii="Arial" w:hAnsi="Arial" w:cs="Arial"/>
          <w:b/>
          <w:sz w:val="24"/>
          <w:szCs w:val="24"/>
        </w:rPr>
        <w:t>probabilities</w:t>
      </w:r>
    </w:p>
    <w:p w14:paraId="6FC307CB" w14:textId="02242FFE" w:rsidR="00124AC3" w:rsidRPr="009D3C8E" w:rsidRDefault="001F65A8" w:rsidP="00124AC3">
      <w:pPr>
        <w:pStyle w:val="ListParagraph"/>
        <w:numPr>
          <w:ilvl w:val="0"/>
          <w:numId w:val="1"/>
        </w:numPr>
        <w:rPr>
          <w:rFonts w:ascii="Arial" w:hAnsi="Arial" w:cs="Arial"/>
          <w:b/>
          <w:sz w:val="24"/>
          <w:szCs w:val="24"/>
        </w:rPr>
      </w:pPr>
      <w:r>
        <w:rPr>
          <w:rFonts w:ascii="Arial" w:hAnsi="Arial" w:cs="Arial"/>
          <w:sz w:val="24"/>
          <w:szCs w:val="24"/>
        </w:rPr>
        <w:t>Following</w:t>
      </w:r>
      <w:r w:rsidR="009D3C8E">
        <w:rPr>
          <w:rFonts w:ascii="Arial" w:hAnsi="Arial" w:cs="Arial"/>
          <w:sz w:val="24"/>
          <w:szCs w:val="24"/>
        </w:rPr>
        <w:t xml:space="preserve"> we constructed a multistate model consisting of all states identified in clustering analysis, with probabilities fit to all possible transitions between states.</w:t>
      </w:r>
    </w:p>
    <w:p w14:paraId="2A7C5D49" w14:textId="4151D88C" w:rsidR="009F45F0" w:rsidRPr="00403CEE" w:rsidRDefault="009F45F0" w:rsidP="009F45F0">
      <w:pPr>
        <w:pStyle w:val="ListParagraph"/>
        <w:numPr>
          <w:ilvl w:val="0"/>
          <w:numId w:val="1"/>
        </w:numPr>
        <w:rPr>
          <w:rFonts w:ascii="Arial" w:hAnsi="Arial" w:cs="Arial"/>
          <w:b/>
          <w:sz w:val="24"/>
          <w:szCs w:val="24"/>
        </w:rPr>
      </w:pPr>
      <w:r>
        <w:rPr>
          <w:rFonts w:ascii="Arial" w:hAnsi="Arial" w:cs="Arial"/>
          <w:sz w:val="24"/>
          <w:szCs w:val="24"/>
        </w:rPr>
        <w:t>To test for effects of initial planting composition and climatic variation on the probability of state transition</w:t>
      </w:r>
      <w:del w:id="21" w:author="Valerie Eviner" w:date="2019-01-14T18:07:00Z">
        <w:r w:rsidDel="006C62AA">
          <w:rPr>
            <w:rFonts w:ascii="Arial" w:hAnsi="Arial" w:cs="Arial"/>
            <w:sz w:val="24"/>
            <w:szCs w:val="24"/>
          </w:rPr>
          <w:delText xml:space="preserve"> </w:delText>
        </w:r>
      </w:del>
      <w:r>
        <w:rPr>
          <w:rFonts w:ascii="Arial" w:hAnsi="Arial" w:cs="Arial"/>
          <w:sz w:val="24"/>
          <w:szCs w:val="24"/>
        </w:rPr>
        <w:t>, we added a series of covariates to multistate models that correspond to SPEI and the presence of state indicator species in the initial planting composition.</w:t>
      </w:r>
    </w:p>
    <w:p w14:paraId="00138CB2" w14:textId="77777777" w:rsidR="009F45F0" w:rsidRPr="000B00C9" w:rsidRDefault="009F45F0" w:rsidP="009F45F0">
      <w:pPr>
        <w:pStyle w:val="ListParagraph"/>
        <w:numPr>
          <w:ilvl w:val="1"/>
          <w:numId w:val="1"/>
        </w:numPr>
        <w:rPr>
          <w:rFonts w:ascii="Arial" w:hAnsi="Arial" w:cs="Arial"/>
          <w:b/>
          <w:sz w:val="24"/>
          <w:szCs w:val="24"/>
        </w:rPr>
      </w:pPr>
      <w:commentRangeStart w:id="22"/>
      <w:r w:rsidRPr="000B00C9">
        <w:rPr>
          <w:rFonts w:ascii="Arial" w:hAnsi="Arial" w:cs="Arial"/>
          <w:b/>
          <w:noProof/>
          <w:sz w:val="24"/>
          <w:szCs w:val="24"/>
        </w:rPr>
        <w:drawing>
          <wp:anchor distT="0" distB="0" distL="114300" distR="114300" simplePos="0" relativeHeight="251666432" behindDoc="0" locked="0" layoutInCell="1" allowOverlap="1" wp14:anchorId="0EC5887D" wp14:editId="4B11ECE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22"/>
      <w:r w:rsidRPr="00FF3F3C">
        <w:rPr>
          <w:rFonts w:ascii="Arial" w:hAnsi="Arial" w:cs="Arial"/>
          <w:noProof/>
          <w:sz w:val="24"/>
          <w:szCs w:val="24"/>
        </w:rPr>
        <mc:AlternateContent>
          <mc:Choice Requires="wps">
            <w:drawing>
              <wp:anchor distT="45720" distB="45720" distL="114300" distR="114300" simplePos="0" relativeHeight="251667456" behindDoc="0" locked="0" layoutInCell="1" allowOverlap="1" wp14:anchorId="09BAAE1E" wp14:editId="59B677F5">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6D10EEFF" w14:textId="77777777" w:rsidR="009F45F0" w:rsidRPr="000C500B" w:rsidRDefault="009F45F0" w:rsidP="009F45F0">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9BAAE1E"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6D10EEFF" w14:textId="77777777" w:rsidR="009F45F0" w:rsidRPr="000C500B" w:rsidRDefault="009F45F0" w:rsidP="009F45F0">
                      <w:pPr>
                        <w:rPr>
                          <w:rFonts w:ascii="Euphemia" w:hAnsi="Euphemia" w:cs="Tahoma"/>
                          <w:sz w:val="32"/>
                        </w:rPr>
                      </w:pPr>
                      <w:r>
                        <w:rPr>
                          <w:rFonts w:ascii="Euphemia" w:hAnsi="Euphemia" w:cs="Tahoma"/>
                          <w:sz w:val="32"/>
                        </w:rPr>
                        <w:t>‘</w:t>
                      </w:r>
                    </w:p>
                  </w:txbxContent>
                </v:textbox>
              </v:shape>
            </w:pict>
          </mc:Fallback>
        </mc:AlternateContent>
      </w:r>
      <w:commentRangeStart w:id="23"/>
      <w:r>
        <w:rPr>
          <w:rStyle w:val="CommentReference"/>
        </w:rPr>
        <w:commentReference w:id="22"/>
      </w:r>
      <w:commentRangeEnd w:id="23"/>
      <w:r>
        <w:rPr>
          <w:rStyle w:val="CommentReference"/>
        </w:rPr>
        <w:commentReference w:id="23"/>
      </w:r>
      <w:r>
        <w:rPr>
          <w:rFonts w:ascii="Arial" w:hAnsi="Arial" w:cs="Arial"/>
          <w:sz w:val="24"/>
          <w:szCs w:val="24"/>
        </w:rPr>
        <w:t>E.g, the probability that a community in state 1 will transition to state 2 in the next year of observation can be represented by:</w:t>
      </w:r>
    </w:p>
    <w:p w14:paraId="09092D9B" w14:textId="77777777" w:rsidR="009F45F0" w:rsidRPr="000B00C9" w:rsidRDefault="009F45F0" w:rsidP="009F45F0">
      <w:pPr>
        <w:pStyle w:val="ListParagraph"/>
        <w:numPr>
          <w:ilvl w:val="1"/>
          <w:numId w:val="1"/>
        </w:numPr>
        <w:rPr>
          <w:rFonts w:ascii="Arial" w:hAnsi="Arial" w:cs="Arial"/>
          <w:sz w:val="24"/>
          <w:szCs w:val="24"/>
        </w:rPr>
      </w:pPr>
      <w:r w:rsidRPr="000B00C9">
        <w:rPr>
          <w:rFonts w:ascii="Arial" w:hAnsi="Arial" w:cs="Arial"/>
          <w:noProof/>
          <w:sz w:val="24"/>
          <w:szCs w:val="24"/>
        </w:rPr>
        <w:t xml:space="preserve">Where </w:t>
      </w:r>
      <w:r>
        <w:rPr>
          <w:rFonts w:ascii="Arial" w:hAnsi="Arial" w:cs="Arial"/>
          <w:noProof/>
          <w:sz w:val="24"/>
          <w:szCs w:val="24"/>
        </w:rPr>
        <w:t>q</w:t>
      </w:r>
      <w:r>
        <w:rPr>
          <w:rFonts w:ascii="Arial" w:hAnsi="Arial" w:cs="Arial"/>
          <w:noProof/>
          <w:sz w:val="24"/>
          <w:szCs w:val="24"/>
          <w:vertAlign w:val="subscript"/>
        </w:rPr>
        <w:t>12</w:t>
      </w:r>
      <w:r>
        <w:rPr>
          <w:rFonts w:ascii="Arial" w:hAnsi="Arial" w:cs="Arial"/>
          <w:noProof/>
          <w:sz w:val="24"/>
          <w:szCs w:val="24"/>
        </w:rPr>
        <w:t xml:space="preserve"> is the baseline probability of a transition, and β</w:t>
      </w:r>
      <w:r>
        <w:rPr>
          <w:rFonts w:ascii="Arial" w:hAnsi="Arial" w:cs="Arial"/>
          <w:noProof/>
          <w:sz w:val="24"/>
          <w:szCs w:val="24"/>
          <w:vertAlign w:val="subscript"/>
        </w:rPr>
        <w:t>1</w:t>
      </w:r>
      <w:r>
        <w:rPr>
          <w:rFonts w:ascii="Arial" w:hAnsi="Arial" w:cs="Arial"/>
          <w:noProof/>
          <w:sz w:val="24"/>
          <w:szCs w:val="24"/>
        </w:rPr>
        <w:t xml:space="preserve"> and β</w:t>
      </w:r>
      <w:r>
        <w:rPr>
          <w:rFonts w:ascii="Arial" w:hAnsi="Arial" w:cs="Arial"/>
          <w:noProof/>
          <w:sz w:val="24"/>
          <w:szCs w:val="24"/>
          <w:vertAlign w:val="subscript"/>
        </w:rPr>
        <w:t>2</w:t>
      </w:r>
      <w:r>
        <w:rPr>
          <w:rFonts w:ascii="Arial" w:hAnsi="Arial" w:cs="Arial"/>
          <w:noProof/>
          <w:sz w:val="24"/>
          <w:szCs w:val="24"/>
        </w:rPr>
        <w:t xml:space="preserve"> are coefficients fit to recorded SPEI values and planting composition, respectively.</w:t>
      </w:r>
    </w:p>
    <w:p w14:paraId="40275BD7" w14:textId="77777777" w:rsidR="009F45F0" w:rsidRDefault="009F45F0" w:rsidP="009F45F0">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then calculated AIC scores for each model. We selected the model with the lowest AIC score (ΔAIC &lt; -2) as our best fit model. Further comparisons between subset models containing nested sets of parameters were made using likelihood ratio tests. </w:t>
      </w:r>
    </w:p>
    <w:p w14:paraId="40FB2802" w14:textId="457994A3" w:rsidR="009F45F0" w:rsidRDefault="009F45F0" w:rsidP="009F45F0">
      <w:pPr>
        <w:pStyle w:val="ListParagraph"/>
        <w:numPr>
          <w:ilvl w:val="0"/>
          <w:numId w:val="1"/>
        </w:numPr>
        <w:rPr>
          <w:rFonts w:ascii="Arial" w:hAnsi="Arial" w:cs="Arial"/>
          <w:sz w:val="24"/>
          <w:szCs w:val="24"/>
        </w:rPr>
      </w:pPr>
      <w:r>
        <w:rPr>
          <w:rFonts w:ascii="Arial" w:hAnsi="Arial" w:cs="Arial"/>
          <w:sz w:val="24"/>
          <w:szCs w:val="24"/>
        </w:rPr>
        <w:t xml:space="preserve">Multistate model fitting and model selection was performed using the “msm” </w:t>
      </w:r>
      <w:commentRangeStart w:id="24"/>
      <w:r>
        <w:rPr>
          <w:rFonts w:ascii="Arial" w:hAnsi="Arial" w:cs="Arial"/>
          <w:sz w:val="24"/>
          <w:szCs w:val="24"/>
        </w:rPr>
        <w:t>package</w:t>
      </w:r>
      <w:commentRangeEnd w:id="24"/>
      <w:r>
        <w:rPr>
          <w:rStyle w:val="CommentReference"/>
        </w:rPr>
        <w:commentReference w:id="24"/>
      </w:r>
      <w:r>
        <w:rPr>
          <w:rFonts w:ascii="Arial" w:hAnsi="Arial" w:cs="Arial"/>
          <w:sz w:val="24"/>
          <w:szCs w:val="24"/>
        </w:rPr>
        <w:t>.</w:t>
      </w:r>
    </w:p>
    <w:p w14:paraId="64481970" w14:textId="15CDD7FF" w:rsidR="00D15B21" w:rsidRPr="00D15B21" w:rsidRDefault="00D15B21" w:rsidP="00D15B21">
      <w:pPr>
        <w:rPr>
          <w:rFonts w:ascii="Arial" w:hAnsi="Arial" w:cs="Arial"/>
          <w:b/>
          <w:sz w:val="24"/>
          <w:szCs w:val="24"/>
        </w:rPr>
      </w:pPr>
      <w:r w:rsidRPr="00D15B21">
        <w:rPr>
          <w:rFonts w:ascii="Arial" w:hAnsi="Arial" w:cs="Arial"/>
          <w:b/>
          <w:sz w:val="24"/>
          <w:szCs w:val="24"/>
        </w:rPr>
        <w:t>R packages:</w:t>
      </w:r>
    </w:p>
    <w:p w14:paraId="4810CE2B" w14:textId="485063B5" w:rsidR="008E5CAC" w:rsidRDefault="008E5CAC" w:rsidP="009F45F0">
      <w:pPr>
        <w:pStyle w:val="ListParagraph"/>
        <w:numPr>
          <w:ilvl w:val="0"/>
          <w:numId w:val="1"/>
        </w:numPr>
        <w:rPr>
          <w:rFonts w:ascii="Arial" w:hAnsi="Arial" w:cs="Arial"/>
          <w:sz w:val="24"/>
          <w:szCs w:val="24"/>
        </w:rPr>
      </w:pPr>
      <w:r>
        <w:rPr>
          <w:rFonts w:ascii="Arial" w:hAnsi="Arial" w:cs="Arial"/>
          <w:sz w:val="24"/>
          <w:szCs w:val="24"/>
        </w:rPr>
        <w:t>Data were visualized using “ggplot2”.</w:t>
      </w:r>
    </w:p>
    <w:p w14:paraId="7E3AA160" w14:textId="6E8038D2" w:rsidR="009F45F0" w:rsidRDefault="00D15B21" w:rsidP="009F45F0">
      <w:pPr>
        <w:pStyle w:val="ListParagraph"/>
        <w:numPr>
          <w:ilvl w:val="0"/>
          <w:numId w:val="1"/>
        </w:numPr>
        <w:rPr>
          <w:rFonts w:ascii="Arial" w:hAnsi="Arial" w:cs="Arial"/>
          <w:sz w:val="24"/>
          <w:szCs w:val="24"/>
        </w:rPr>
      </w:pPr>
      <w:r>
        <w:rPr>
          <w:rFonts w:ascii="Arial" w:hAnsi="Arial" w:cs="Arial"/>
          <w:sz w:val="24"/>
          <w:szCs w:val="24"/>
        </w:rPr>
        <w:t>SPEI calculations were performed using the package “SPEI”. Clustering and diagnostics were generated using the packages “pam” and “nbclust”.</w:t>
      </w:r>
    </w:p>
    <w:p w14:paraId="2459F3C6" w14:textId="4A72EF89" w:rsidR="00D15B21" w:rsidRDefault="00D15B21" w:rsidP="009F45F0">
      <w:pPr>
        <w:pStyle w:val="ListParagraph"/>
        <w:numPr>
          <w:ilvl w:val="0"/>
          <w:numId w:val="1"/>
        </w:numPr>
        <w:rPr>
          <w:rFonts w:ascii="Arial" w:hAnsi="Arial" w:cs="Arial"/>
          <w:sz w:val="24"/>
          <w:szCs w:val="24"/>
        </w:rPr>
      </w:pPr>
      <w:r>
        <w:rPr>
          <w:rFonts w:ascii="Arial" w:hAnsi="Arial" w:cs="Arial"/>
          <w:sz w:val="24"/>
          <w:szCs w:val="24"/>
        </w:rPr>
        <w:t>Indicator species analysis was performed using “vegan”.</w:t>
      </w:r>
    </w:p>
    <w:p w14:paraId="1ECCE4FA" w14:textId="69540C8C" w:rsidR="00A84684" w:rsidRDefault="000B6CDE" w:rsidP="009F45F0">
      <w:pPr>
        <w:pStyle w:val="ListParagraph"/>
        <w:numPr>
          <w:ilvl w:val="0"/>
          <w:numId w:val="1"/>
        </w:numPr>
        <w:rPr>
          <w:rFonts w:ascii="Arial" w:hAnsi="Arial" w:cs="Arial"/>
          <w:sz w:val="24"/>
          <w:szCs w:val="24"/>
        </w:rPr>
      </w:pPr>
      <w:r>
        <w:rPr>
          <w:rFonts w:ascii="Arial" w:hAnsi="Arial" w:cs="Arial"/>
          <w:sz w:val="24"/>
          <w:szCs w:val="24"/>
        </w:rPr>
        <w:t xml:space="preserve">Construction of multi-state models </w:t>
      </w:r>
      <w:r w:rsidR="003C1153">
        <w:rPr>
          <w:rFonts w:ascii="Arial" w:hAnsi="Arial" w:cs="Arial"/>
          <w:sz w:val="24"/>
          <w:szCs w:val="24"/>
        </w:rPr>
        <w:t>was conducted with the package “msm”</w:t>
      </w:r>
    </w:p>
    <w:p w14:paraId="587237AA" w14:textId="798F424D" w:rsidR="003C1153" w:rsidRPr="003C1153" w:rsidRDefault="003C1153" w:rsidP="003C1153">
      <w:pPr>
        <w:pStyle w:val="ListParagraph"/>
        <w:numPr>
          <w:ilvl w:val="0"/>
          <w:numId w:val="1"/>
        </w:numPr>
        <w:rPr>
          <w:rFonts w:ascii="Arial" w:hAnsi="Arial" w:cs="Arial"/>
          <w:sz w:val="24"/>
          <w:szCs w:val="24"/>
        </w:rPr>
      </w:pPr>
      <w:r>
        <w:rPr>
          <w:rFonts w:ascii="Arial" w:hAnsi="Arial" w:cs="Arial"/>
          <w:sz w:val="24"/>
          <w:szCs w:val="24"/>
        </w:rPr>
        <w:t>All analyses were conducted in R version 3.06.</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4FBCC26C" w14:textId="67E0F034" w:rsidR="00EE29DF" w:rsidRDefault="00EE29DF" w:rsidP="007842F4">
      <w:pPr>
        <w:pStyle w:val="ListParagraph"/>
        <w:numPr>
          <w:ilvl w:val="0"/>
          <w:numId w:val="8"/>
        </w:numPr>
        <w:rPr>
          <w:rFonts w:ascii="Arial" w:hAnsi="Arial" w:cs="Arial"/>
          <w:b/>
          <w:sz w:val="24"/>
          <w:szCs w:val="24"/>
        </w:rPr>
      </w:pPr>
      <w:r>
        <w:rPr>
          <w:rFonts w:ascii="Arial" w:hAnsi="Arial" w:cs="Arial"/>
          <w:b/>
          <w:sz w:val="24"/>
          <w:szCs w:val="24"/>
        </w:rPr>
        <w:t>Cluster assignments</w:t>
      </w:r>
    </w:p>
    <w:p w14:paraId="3B6BDF38" w14:textId="2EEDFBF5" w:rsidR="00487DA5" w:rsidRPr="006667AE" w:rsidRDefault="004066C1" w:rsidP="00F658D3">
      <w:pPr>
        <w:pStyle w:val="ListParagraph"/>
        <w:numPr>
          <w:ilvl w:val="0"/>
          <w:numId w:val="1"/>
        </w:numPr>
        <w:rPr>
          <w:rFonts w:ascii="Arial" w:hAnsi="Arial" w:cs="Arial"/>
          <w:b/>
          <w:sz w:val="24"/>
          <w:szCs w:val="24"/>
        </w:rPr>
      </w:pPr>
      <w:r w:rsidRPr="00F658D3">
        <w:rPr>
          <w:rFonts w:ascii="Arial" w:hAnsi="Arial" w:cs="Arial"/>
          <w:sz w:val="24"/>
          <w:szCs w:val="24"/>
        </w:rPr>
        <w:t xml:space="preserve">K-medoids </w:t>
      </w:r>
      <w:r w:rsidR="008717A2" w:rsidRPr="00F658D3">
        <w:rPr>
          <w:rFonts w:ascii="Arial" w:hAnsi="Arial" w:cs="Arial"/>
          <w:sz w:val="24"/>
          <w:szCs w:val="24"/>
        </w:rPr>
        <w:t xml:space="preserve">clustering of community observations (56 plots x 10 years, n = 560) </w:t>
      </w:r>
      <w:r w:rsidR="0011670E" w:rsidRPr="00F658D3">
        <w:rPr>
          <w:rFonts w:ascii="Arial" w:hAnsi="Arial" w:cs="Arial"/>
          <w:sz w:val="24"/>
          <w:szCs w:val="24"/>
        </w:rPr>
        <w:t xml:space="preserve">and assessment of cluster fit </w:t>
      </w:r>
      <w:r w:rsidR="00F658D3" w:rsidRPr="00F658D3">
        <w:rPr>
          <w:rFonts w:ascii="Arial" w:hAnsi="Arial" w:cs="Arial"/>
          <w:sz w:val="24"/>
          <w:szCs w:val="24"/>
        </w:rPr>
        <w:t xml:space="preserve">indicated that community variation was best partitioned </w:t>
      </w:r>
      <w:r w:rsidR="00F658D3">
        <w:rPr>
          <w:rFonts w:ascii="Arial" w:hAnsi="Arial" w:cs="Arial"/>
          <w:sz w:val="24"/>
          <w:szCs w:val="24"/>
        </w:rPr>
        <w:t xml:space="preserve">using </w:t>
      </w:r>
      <w:r w:rsidR="00F658D3">
        <w:rPr>
          <w:rFonts w:ascii="Arial" w:hAnsi="Arial" w:cs="Arial"/>
          <w:i/>
          <w:sz w:val="24"/>
          <w:szCs w:val="24"/>
        </w:rPr>
        <w:t xml:space="preserve">k </w:t>
      </w:r>
      <w:r w:rsidR="00F658D3">
        <w:rPr>
          <w:rFonts w:ascii="Arial" w:hAnsi="Arial" w:cs="Arial"/>
          <w:sz w:val="24"/>
          <w:szCs w:val="24"/>
        </w:rPr>
        <w:t>= 4 unique cluster assignments</w:t>
      </w:r>
      <w:r w:rsidR="00E5332F">
        <w:rPr>
          <w:rFonts w:ascii="Arial" w:hAnsi="Arial" w:cs="Arial"/>
          <w:sz w:val="24"/>
          <w:szCs w:val="24"/>
        </w:rPr>
        <w:t xml:space="preserve"> (Appendix 1)</w:t>
      </w:r>
      <w:r w:rsidR="00F658D3">
        <w:rPr>
          <w:rFonts w:ascii="Arial" w:hAnsi="Arial" w:cs="Arial"/>
          <w:sz w:val="24"/>
          <w:szCs w:val="24"/>
        </w:rPr>
        <w:t xml:space="preserve">. </w:t>
      </w:r>
    </w:p>
    <w:p w14:paraId="7AE7AE75" w14:textId="77777777" w:rsidR="006667AE" w:rsidRPr="00F658D3" w:rsidRDefault="006667AE" w:rsidP="006667AE">
      <w:pPr>
        <w:pStyle w:val="ListParagraph"/>
        <w:rPr>
          <w:rFonts w:ascii="Arial" w:hAnsi="Arial" w:cs="Arial"/>
          <w:b/>
          <w:sz w:val="24"/>
          <w:szCs w:val="24"/>
        </w:rPr>
      </w:pPr>
    </w:p>
    <w:p w14:paraId="1CC1D235" w14:textId="688A8F65" w:rsidR="000E7DF9" w:rsidRDefault="000E7DF9" w:rsidP="007842F4">
      <w:pPr>
        <w:pStyle w:val="ListParagraph"/>
        <w:numPr>
          <w:ilvl w:val="0"/>
          <w:numId w:val="8"/>
        </w:numPr>
        <w:rPr>
          <w:rFonts w:ascii="Arial" w:hAnsi="Arial" w:cs="Arial"/>
          <w:b/>
          <w:sz w:val="24"/>
          <w:szCs w:val="24"/>
        </w:rPr>
      </w:pPr>
      <w:r w:rsidRPr="004A51A0">
        <w:rPr>
          <w:rFonts w:ascii="Arial" w:hAnsi="Arial" w:cs="Arial"/>
          <w:b/>
          <w:sz w:val="24"/>
          <w:szCs w:val="24"/>
        </w:rPr>
        <w:t>NMDS of state assignments</w:t>
      </w:r>
    </w:p>
    <w:p w14:paraId="26ABFB85" w14:textId="1D2887D8" w:rsidR="00937795" w:rsidRPr="00937795" w:rsidRDefault="00937795" w:rsidP="00937795">
      <w:pPr>
        <w:pStyle w:val="ListParagraph"/>
        <w:numPr>
          <w:ilvl w:val="0"/>
          <w:numId w:val="1"/>
        </w:numPr>
        <w:rPr>
          <w:rFonts w:ascii="Arial" w:hAnsi="Arial" w:cs="Arial"/>
          <w:sz w:val="24"/>
          <w:szCs w:val="24"/>
        </w:rPr>
      </w:pPr>
      <w:r w:rsidRPr="00937795">
        <w:rPr>
          <w:rFonts w:ascii="Arial" w:hAnsi="Arial" w:cs="Arial"/>
          <w:sz w:val="24"/>
          <w:szCs w:val="24"/>
        </w:rPr>
        <w:t>Visua</w:t>
      </w:r>
      <w:r>
        <w:rPr>
          <w:rFonts w:ascii="Arial" w:hAnsi="Arial" w:cs="Arial"/>
          <w:sz w:val="24"/>
          <w:szCs w:val="24"/>
        </w:rPr>
        <w:t xml:space="preserve">lization of </w:t>
      </w:r>
      <w:r w:rsidR="003B0C6E">
        <w:rPr>
          <w:rFonts w:ascii="Arial" w:hAnsi="Arial" w:cs="Arial"/>
          <w:sz w:val="24"/>
          <w:szCs w:val="24"/>
        </w:rPr>
        <w:t xml:space="preserve">cluster assignments and associated species correlations </w:t>
      </w:r>
      <w:r w:rsidR="00BC6DE4">
        <w:rPr>
          <w:rFonts w:ascii="Arial" w:hAnsi="Arial" w:cs="Arial"/>
          <w:sz w:val="24"/>
          <w:szCs w:val="24"/>
        </w:rPr>
        <w:t xml:space="preserve">was </w:t>
      </w:r>
      <w:r w:rsidR="00105CA0">
        <w:rPr>
          <w:rFonts w:ascii="Arial" w:hAnsi="Arial" w:cs="Arial"/>
          <w:sz w:val="24"/>
          <w:szCs w:val="24"/>
        </w:rPr>
        <w:t>conducted through non-metric multidimensional scaling (NMDS)</w:t>
      </w:r>
      <w:r w:rsidR="00051245">
        <w:rPr>
          <w:rFonts w:ascii="Arial" w:hAnsi="Arial" w:cs="Arial"/>
          <w:sz w:val="24"/>
          <w:szCs w:val="24"/>
        </w:rPr>
        <w:t>.</w:t>
      </w:r>
    </w:p>
    <w:p w14:paraId="3718A40D" w14:textId="2D328810" w:rsidR="007842F4" w:rsidRPr="00CA7AD9" w:rsidRDefault="007842F4" w:rsidP="0080260E">
      <w:pPr>
        <w:pStyle w:val="ListParagraph"/>
        <w:numPr>
          <w:ilvl w:val="1"/>
          <w:numId w:val="1"/>
        </w:numPr>
        <w:rPr>
          <w:rFonts w:ascii="Arial" w:hAnsi="Arial" w:cs="Arial"/>
          <w:b/>
          <w:sz w:val="24"/>
          <w:szCs w:val="24"/>
        </w:rPr>
      </w:pPr>
      <w:r>
        <w:rPr>
          <w:rFonts w:ascii="Arial" w:hAnsi="Arial" w:cs="Arial"/>
          <w:sz w:val="24"/>
          <w:szCs w:val="24"/>
        </w:rPr>
        <w:lastRenderedPageBreak/>
        <w:t xml:space="preserve">Figure shows total variation </w:t>
      </w:r>
      <w:r w:rsidR="00384756">
        <w:rPr>
          <w:rFonts w:ascii="Arial" w:hAnsi="Arial" w:cs="Arial"/>
          <w:sz w:val="24"/>
          <w:szCs w:val="24"/>
        </w:rPr>
        <w:t xml:space="preserve">in community composition </w:t>
      </w:r>
      <w:r>
        <w:rPr>
          <w:rFonts w:ascii="Arial" w:hAnsi="Arial" w:cs="Arial"/>
          <w:sz w:val="24"/>
          <w:szCs w:val="24"/>
        </w:rPr>
        <w:t>for all observations between 2008 and 2018</w:t>
      </w:r>
      <w:r w:rsidR="00384756">
        <w:rPr>
          <w:rFonts w:ascii="Arial" w:hAnsi="Arial" w:cs="Arial"/>
          <w:sz w:val="24"/>
          <w:szCs w:val="24"/>
        </w:rPr>
        <w:t>, in addition to clustering assignments.</w:t>
      </w:r>
      <w:r w:rsidR="00480AD0">
        <w:rPr>
          <w:rFonts w:ascii="Arial" w:hAnsi="Arial" w:cs="Arial"/>
          <w:sz w:val="24"/>
          <w:szCs w:val="24"/>
        </w:rPr>
        <w:t xml:space="preserve"> Shape and color of </w:t>
      </w:r>
      <w:r w:rsidR="00524CEA">
        <w:rPr>
          <w:rFonts w:ascii="Arial" w:hAnsi="Arial" w:cs="Arial"/>
          <w:sz w:val="24"/>
          <w:szCs w:val="24"/>
        </w:rPr>
        <w:t xml:space="preserve">points indicate results of </w:t>
      </w:r>
      <w:r w:rsidR="00953CC5">
        <w:rPr>
          <w:rFonts w:ascii="Arial" w:hAnsi="Arial" w:cs="Arial"/>
          <w:sz w:val="24"/>
          <w:szCs w:val="24"/>
        </w:rPr>
        <w:t>K-</w:t>
      </w:r>
      <w:r w:rsidR="008717A2">
        <w:rPr>
          <w:rFonts w:ascii="Arial" w:hAnsi="Arial" w:cs="Arial"/>
          <w:sz w:val="24"/>
          <w:szCs w:val="24"/>
        </w:rPr>
        <w:t>medoids</w:t>
      </w:r>
      <w:r w:rsidR="00953CC5">
        <w:rPr>
          <w:rFonts w:ascii="Arial" w:hAnsi="Arial" w:cs="Arial"/>
          <w:sz w:val="24"/>
          <w:szCs w:val="24"/>
        </w:rPr>
        <w:t xml:space="preserve"> clustering.</w:t>
      </w:r>
    </w:p>
    <w:p w14:paraId="716C4605" w14:textId="68C9AAE9" w:rsidR="00CA7AD9" w:rsidRPr="00872E76" w:rsidRDefault="00CA7AD9" w:rsidP="007842F4">
      <w:pPr>
        <w:pStyle w:val="ListParagraph"/>
        <w:numPr>
          <w:ilvl w:val="0"/>
          <w:numId w:val="1"/>
        </w:numPr>
        <w:rPr>
          <w:rFonts w:ascii="Arial" w:hAnsi="Arial" w:cs="Arial"/>
          <w:b/>
          <w:sz w:val="24"/>
          <w:szCs w:val="24"/>
        </w:rPr>
      </w:pPr>
      <w:r>
        <w:rPr>
          <w:rFonts w:ascii="Arial" w:hAnsi="Arial" w:cs="Arial"/>
          <w:sz w:val="24"/>
          <w:szCs w:val="24"/>
        </w:rPr>
        <w:t>Species vectors highlighted are those with significant (P &lt; .05) cluster associations as calculated through indicator species analysis</w:t>
      </w:r>
      <w:r w:rsidR="00051245">
        <w:rPr>
          <w:rFonts w:ascii="Arial" w:hAnsi="Arial" w:cs="Arial"/>
          <w:sz w:val="24"/>
          <w:szCs w:val="24"/>
        </w:rPr>
        <w:t xml:space="preserve"> (Figure 3)</w:t>
      </w:r>
      <w:r>
        <w:rPr>
          <w:rFonts w:ascii="Arial" w:hAnsi="Arial" w:cs="Arial"/>
          <w:sz w:val="24"/>
          <w:szCs w:val="24"/>
        </w:rPr>
        <w:t>.</w:t>
      </w:r>
    </w:p>
    <w:p w14:paraId="30D8AEDD" w14:textId="733FDCC7" w:rsidR="00872E76" w:rsidRDefault="00305F34" w:rsidP="007842F4">
      <w:pPr>
        <w:pStyle w:val="ListParagraph"/>
        <w:numPr>
          <w:ilvl w:val="0"/>
          <w:numId w:val="1"/>
        </w:numPr>
        <w:rPr>
          <w:rFonts w:ascii="Arial" w:hAnsi="Arial" w:cs="Arial"/>
          <w:sz w:val="24"/>
          <w:szCs w:val="24"/>
        </w:rPr>
      </w:pPr>
      <w:r w:rsidRPr="00370EDB">
        <w:rPr>
          <w:rFonts w:ascii="Arial" w:hAnsi="Arial" w:cs="Arial"/>
          <w:sz w:val="24"/>
          <w:szCs w:val="24"/>
        </w:rPr>
        <w:t>There appears to be considerable similarities among certain groups of species vectors,</w:t>
      </w:r>
      <w:r w:rsidR="0061648B">
        <w:rPr>
          <w:rFonts w:ascii="Arial" w:hAnsi="Arial" w:cs="Arial"/>
          <w:sz w:val="24"/>
          <w:szCs w:val="24"/>
        </w:rPr>
        <w:t xml:space="preserve"> in addition to some novel ones.</w:t>
      </w:r>
    </w:p>
    <w:p w14:paraId="3949DB5F" w14:textId="15F57A2F" w:rsidR="00F610CC" w:rsidRDefault="008C388B" w:rsidP="00F610CC">
      <w:pPr>
        <w:pStyle w:val="ListParagraph"/>
        <w:numPr>
          <w:ilvl w:val="1"/>
          <w:numId w:val="1"/>
        </w:numPr>
        <w:rPr>
          <w:rFonts w:ascii="Arial" w:hAnsi="Arial" w:cs="Arial"/>
          <w:sz w:val="24"/>
          <w:szCs w:val="24"/>
        </w:rPr>
      </w:pPr>
      <w:r>
        <w:rPr>
          <w:rFonts w:ascii="Arial" w:hAnsi="Arial" w:cs="Arial"/>
          <w:sz w:val="24"/>
          <w:szCs w:val="24"/>
        </w:rPr>
        <w:t xml:space="preserve">Some associations are predicted based on seed mix types and conceptual understanding of the system, such as A. triuncialis and E. caput-medusae, B. carinatus and E. glaucus; </w:t>
      </w:r>
      <w:r w:rsidR="00797F11">
        <w:rPr>
          <w:rFonts w:ascii="Arial" w:hAnsi="Arial" w:cs="Arial"/>
          <w:sz w:val="24"/>
          <w:szCs w:val="24"/>
        </w:rPr>
        <w:t>others less so, such as A. fatua and A. americanus.</w:t>
      </w:r>
    </w:p>
    <w:p w14:paraId="00D517B4" w14:textId="7495DA8A" w:rsidR="00F72CFC" w:rsidRPr="00F72CFC" w:rsidRDefault="00FC00D0" w:rsidP="00F72CFC">
      <w:pPr>
        <w:rPr>
          <w:rFonts w:ascii="Arial" w:hAnsi="Arial" w:cs="Arial"/>
          <w:b/>
          <w:sz w:val="24"/>
          <w:szCs w:val="24"/>
        </w:rPr>
      </w:pPr>
      <w:commentRangeStart w:id="25"/>
      <w:commentRangeEnd w:id="25"/>
      <w:r>
        <w:rPr>
          <w:rStyle w:val="CommentReference"/>
        </w:rPr>
        <w:commentReference w:id="25"/>
      </w:r>
      <w:r w:rsidR="00D51CE7" w:rsidRPr="00D51CE7">
        <w:rPr>
          <w:noProof/>
        </w:rPr>
        <w:t xml:space="preserve"> </w:t>
      </w:r>
      <w:r w:rsidR="00D51CE7">
        <w:rPr>
          <w:noProof/>
        </w:rPr>
        <w:drawing>
          <wp:inline distT="0" distB="0" distL="0" distR="0" wp14:anchorId="05C23F4D" wp14:editId="00901C23">
            <wp:extent cx="5943600" cy="36677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7760"/>
                    </a:xfrm>
                    <a:prstGeom prst="rect">
                      <a:avLst/>
                    </a:prstGeom>
                  </pic:spPr>
                </pic:pic>
              </a:graphicData>
            </a:graphic>
          </wp:inline>
        </w:drawing>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0B655546" w14:textId="37E319E6" w:rsidR="00480AD0" w:rsidRPr="00480AD0" w:rsidRDefault="000E7DF9" w:rsidP="00480AD0">
      <w:pPr>
        <w:pStyle w:val="ListParagraph"/>
        <w:numPr>
          <w:ilvl w:val="0"/>
          <w:numId w:val="8"/>
        </w:numPr>
        <w:rPr>
          <w:rFonts w:ascii="Arial" w:hAnsi="Arial" w:cs="Arial"/>
          <w:sz w:val="24"/>
          <w:szCs w:val="24"/>
        </w:rPr>
      </w:pPr>
      <w:r>
        <w:rPr>
          <w:rFonts w:ascii="Arial" w:hAnsi="Arial" w:cs="Arial"/>
          <w:b/>
          <w:sz w:val="24"/>
          <w:szCs w:val="24"/>
        </w:rPr>
        <w:lastRenderedPageBreak/>
        <w:t>Indicator species analysis table</w:t>
      </w:r>
    </w:p>
    <w:p w14:paraId="1E655A1C" w14:textId="2926A704" w:rsidR="00480AD0" w:rsidRPr="002525B6" w:rsidRDefault="00480AD0" w:rsidP="00B30C4D">
      <w:pPr>
        <w:pStyle w:val="ListParagraph"/>
        <w:numPr>
          <w:ilvl w:val="1"/>
          <w:numId w:val="8"/>
        </w:numPr>
        <w:rPr>
          <w:rFonts w:ascii="Arial" w:hAnsi="Arial" w:cs="Arial"/>
          <w:b/>
          <w:sz w:val="24"/>
          <w:szCs w:val="24"/>
        </w:rPr>
      </w:pPr>
      <w:r>
        <w:rPr>
          <w:rFonts w:ascii="Arial" w:hAnsi="Arial" w:cs="Arial"/>
          <w:sz w:val="24"/>
          <w:szCs w:val="24"/>
        </w:rPr>
        <w:t xml:space="preserve">Indicator species analysis of </w:t>
      </w:r>
      <w:r w:rsidR="00A273D1">
        <w:rPr>
          <w:rFonts w:ascii="Arial" w:hAnsi="Arial" w:cs="Arial"/>
          <w:sz w:val="24"/>
          <w:szCs w:val="24"/>
        </w:rPr>
        <w:t xml:space="preserve">cluster assignment revealed </w:t>
      </w:r>
      <w:r w:rsidR="00C97927">
        <w:rPr>
          <w:rFonts w:ascii="Arial" w:hAnsi="Arial" w:cs="Arial"/>
          <w:sz w:val="24"/>
          <w:szCs w:val="24"/>
        </w:rPr>
        <w:t>several species-</w:t>
      </w:r>
      <w:r w:rsidR="009826E7">
        <w:rPr>
          <w:rFonts w:ascii="Arial" w:hAnsi="Arial" w:cs="Arial"/>
          <w:sz w:val="24"/>
          <w:szCs w:val="24"/>
        </w:rPr>
        <w:t xml:space="preserve">cluster </w:t>
      </w:r>
      <w:r w:rsidR="00C97927">
        <w:rPr>
          <w:rFonts w:ascii="Arial" w:hAnsi="Arial" w:cs="Arial"/>
          <w:sz w:val="24"/>
          <w:szCs w:val="24"/>
        </w:rPr>
        <w:t>associations</w:t>
      </w:r>
      <w:r w:rsidR="009826E7">
        <w:rPr>
          <w:rFonts w:ascii="Arial" w:hAnsi="Arial" w:cs="Arial"/>
          <w:sz w:val="24"/>
          <w:szCs w:val="24"/>
        </w:rPr>
        <w:t xml:space="preserve">, three of which appear to </w:t>
      </w:r>
      <w:r w:rsidR="00743633">
        <w:rPr>
          <w:rFonts w:ascii="Arial" w:hAnsi="Arial" w:cs="Arial"/>
          <w:sz w:val="24"/>
          <w:szCs w:val="24"/>
        </w:rPr>
        <w:t xml:space="preserve">follow the general patterns of species provenance – Native species (cluster 1), naturalized annuals (cluster 2), and invasive species (cluster 3). </w:t>
      </w:r>
      <w:r w:rsidR="00B30C4D">
        <w:rPr>
          <w:rFonts w:ascii="Arial" w:hAnsi="Arial" w:cs="Arial"/>
          <w:sz w:val="24"/>
          <w:szCs w:val="24"/>
        </w:rPr>
        <w:t xml:space="preserve">However, </w:t>
      </w:r>
      <w:r w:rsidR="00CE6566" w:rsidRPr="00B30C4D">
        <w:rPr>
          <w:rFonts w:ascii="Arial" w:hAnsi="Arial" w:cs="Arial"/>
          <w:sz w:val="24"/>
          <w:szCs w:val="24"/>
        </w:rPr>
        <w:t xml:space="preserve">the fourth cluster assignment </w:t>
      </w:r>
      <w:r w:rsidR="00C133BD">
        <w:rPr>
          <w:rFonts w:ascii="Arial" w:hAnsi="Arial" w:cs="Arial"/>
          <w:sz w:val="24"/>
          <w:szCs w:val="24"/>
        </w:rPr>
        <w:t>is significantly correlated with a mixture of both naturalized and native species.</w:t>
      </w:r>
    </w:p>
    <w:p w14:paraId="4AE21AD8" w14:textId="73C8203F" w:rsidR="002525B6" w:rsidRPr="002B506D" w:rsidRDefault="002525B6" w:rsidP="00B30C4D">
      <w:pPr>
        <w:pStyle w:val="ListParagraph"/>
        <w:numPr>
          <w:ilvl w:val="1"/>
          <w:numId w:val="8"/>
        </w:numPr>
        <w:rPr>
          <w:rFonts w:ascii="Arial" w:hAnsi="Arial" w:cs="Arial"/>
          <w:b/>
          <w:color w:val="FF0000"/>
          <w:sz w:val="24"/>
          <w:szCs w:val="24"/>
        </w:rPr>
      </w:pPr>
      <w:r w:rsidRPr="002B506D">
        <w:rPr>
          <w:rFonts w:ascii="Arial" w:hAnsi="Arial" w:cs="Arial"/>
          <w:color w:val="FF0000"/>
          <w:sz w:val="24"/>
          <w:szCs w:val="24"/>
        </w:rPr>
        <w:t xml:space="preserve">Average percent cover of </w:t>
      </w:r>
      <w:r w:rsidR="00424D76" w:rsidRPr="002B506D">
        <w:rPr>
          <w:rFonts w:ascii="Arial" w:hAnsi="Arial" w:cs="Arial"/>
          <w:color w:val="FF0000"/>
          <w:sz w:val="24"/>
          <w:szCs w:val="24"/>
        </w:rPr>
        <w:t xml:space="preserve">two </w:t>
      </w:r>
      <w:r w:rsidRPr="002B506D">
        <w:rPr>
          <w:rFonts w:ascii="Arial" w:hAnsi="Arial" w:cs="Arial"/>
          <w:color w:val="FF0000"/>
          <w:sz w:val="24"/>
          <w:szCs w:val="24"/>
        </w:rPr>
        <w:t xml:space="preserve">strongest </w:t>
      </w:r>
      <w:r w:rsidR="00424D76" w:rsidRPr="002B506D">
        <w:rPr>
          <w:rFonts w:ascii="Arial" w:hAnsi="Arial" w:cs="Arial"/>
          <w:color w:val="FF0000"/>
          <w:sz w:val="24"/>
          <w:szCs w:val="24"/>
        </w:rPr>
        <w:t>indicator species in each group is presented in Appendix 3.</w:t>
      </w:r>
    </w:p>
    <w:p w14:paraId="61B3C1C6" w14:textId="17F2C65C" w:rsidR="00115CD7" w:rsidRPr="00B30C4D" w:rsidRDefault="00115CD7" w:rsidP="002525B6">
      <w:pPr>
        <w:pStyle w:val="ListParagraph"/>
        <w:ind w:left="1440"/>
        <w:rPr>
          <w:rFonts w:ascii="Arial" w:hAnsi="Arial" w:cs="Arial"/>
          <w:b/>
          <w:sz w:val="24"/>
          <w:szCs w:val="24"/>
        </w:rPr>
      </w:pPr>
    </w:p>
    <w:p w14:paraId="6963AF90" w14:textId="57B07FE0"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0D3AB605" w14:textId="77777777" w:rsidR="006927CF" w:rsidRDefault="006927CF">
      <w:pPr>
        <w:rPr>
          <w:rFonts w:ascii="Arial" w:hAnsi="Arial" w:cs="Arial"/>
          <w:b/>
          <w:sz w:val="24"/>
          <w:szCs w:val="24"/>
        </w:rPr>
      </w:pPr>
      <w:r>
        <w:rPr>
          <w:rFonts w:ascii="Arial" w:hAnsi="Arial" w:cs="Arial"/>
          <w:b/>
          <w:sz w:val="24"/>
          <w:szCs w:val="24"/>
        </w:rPr>
        <w:br w:type="page"/>
      </w:r>
    </w:p>
    <w:p w14:paraId="70DCEB12" w14:textId="04941AAC" w:rsidR="009F444F" w:rsidRDefault="009F444F"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Cluster Assignment Frequency over Time </w:t>
      </w:r>
      <w:commentRangeStart w:id="26"/>
      <w:commentRangeStart w:id="27"/>
      <w:r w:rsidR="00823D28">
        <w:rPr>
          <w:rFonts w:ascii="Arial" w:hAnsi="Arial" w:cs="Arial"/>
          <w:b/>
          <w:sz w:val="24"/>
          <w:szCs w:val="24"/>
        </w:rPr>
        <w:t>plot</w:t>
      </w:r>
      <w:commentRangeEnd w:id="26"/>
      <w:r w:rsidR="00820FB0">
        <w:rPr>
          <w:rStyle w:val="CommentReference"/>
        </w:rPr>
        <w:commentReference w:id="26"/>
      </w:r>
      <w:commentRangeEnd w:id="27"/>
    </w:p>
    <w:p w14:paraId="6127BAF7" w14:textId="6472548A" w:rsidR="00FA21B0" w:rsidRDefault="0064255E" w:rsidP="009F444F">
      <w:pPr>
        <w:pStyle w:val="ListParagraph"/>
        <w:numPr>
          <w:ilvl w:val="0"/>
          <w:numId w:val="1"/>
        </w:numPr>
        <w:rPr>
          <w:rFonts w:ascii="Arial" w:hAnsi="Arial" w:cs="Arial"/>
          <w:sz w:val="24"/>
          <w:szCs w:val="24"/>
        </w:rPr>
      </w:pPr>
      <w:r>
        <w:rPr>
          <w:rStyle w:val="CommentReference"/>
        </w:rPr>
        <w:commentReference w:id="27"/>
      </w:r>
      <w:r w:rsidR="00383EC6">
        <w:rPr>
          <w:rFonts w:ascii="Arial" w:hAnsi="Arial" w:cs="Arial"/>
          <w:sz w:val="24"/>
          <w:szCs w:val="24"/>
        </w:rPr>
        <w:t xml:space="preserve">Tracking individual plot assignments over time demonstrates </w:t>
      </w:r>
      <w:r w:rsidR="00704751">
        <w:rPr>
          <w:rFonts w:ascii="Arial" w:hAnsi="Arial" w:cs="Arial"/>
          <w:sz w:val="24"/>
          <w:szCs w:val="24"/>
        </w:rPr>
        <w:t xml:space="preserve">clear differences in state assignment based on seeding composition and non-random </w:t>
      </w:r>
      <w:r w:rsidR="00915510">
        <w:rPr>
          <w:rFonts w:ascii="Arial" w:hAnsi="Arial" w:cs="Arial"/>
          <w:sz w:val="24"/>
          <w:szCs w:val="24"/>
        </w:rPr>
        <w:t>transition probabilities over time.</w:t>
      </w:r>
    </w:p>
    <w:p w14:paraId="11222095" w14:textId="64E772F1" w:rsidR="00915510" w:rsidRDefault="00915510" w:rsidP="009F444F">
      <w:pPr>
        <w:pStyle w:val="ListParagraph"/>
        <w:numPr>
          <w:ilvl w:val="0"/>
          <w:numId w:val="1"/>
        </w:numPr>
        <w:rPr>
          <w:rFonts w:ascii="Arial" w:hAnsi="Arial" w:cs="Arial"/>
          <w:sz w:val="24"/>
          <w:szCs w:val="24"/>
          <w:u w:val="single"/>
        </w:rPr>
      </w:pPr>
      <w:r w:rsidRPr="00915510">
        <w:rPr>
          <w:rFonts w:ascii="Arial" w:hAnsi="Arial" w:cs="Arial"/>
          <w:sz w:val="24"/>
          <w:szCs w:val="24"/>
          <w:u w:val="single"/>
        </w:rPr>
        <w:t>Initial assignments:</w:t>
      </w:r>
    </w:p>
    <w:p w14:paraId="1E318402" w14:textId="4BB87D6A" w:rsidR="00915510" w:rsidRDefault="00915510" w:rsidP="00915510">
      <w:pPr>
        <w:pStyle w:val="ListParagraph"/>
        <w:numPr>
          <w:ilvl w:val="1"/>
          <w:numId w:val="1"/>
        </w:numPr>
        <w:rPr>
          <w:rFonts w:ascii="Arial" w:hAnsi="Arial" w:cs="Arial"/>
          <w:sz w:val="24"/>
          <w:szCs w:val="24"/>
        </w:rPr>
      </w:pPr>
      <w:r w:rsidRPr="00915510">
        <w:rPr>
          <w:rFonts w:ascii="Arial" w:hAnsi="Arial" w:cs="Arial"/>
          <w:sz w:val="24"/>
          <w:szCs w:val="24"/>
        </w:rPr>
        <w:t>Consist</w:t>
      </w:r>
      <w:r>
        <w:rPr>
          <w:rFonts w:ascii="Arial" w:hAnsi="Arial" w:cs="Arial"/>
          <w:sz w:val="24"/>
          <w:szCs w:val="24"/>
        </w:rPr>
        <w:t xml:space="preserve">ent with </w:t>
      </w:r>
      <w:r w:rsidR="001A1D44">
        <w:rPr>
          <w:rFonts w:ascii="Arial" w:hAnsi="Arial" w:cs="Arial"/>
          <w:sz w:val="24"/>
          <w:szCs w:val="24"/>
        </w:rPr>
        <w:t xml:space="preserve">observed </w:t>
      </w:r>
      <w:r w:rsidR="00146C71">
        <w:rPr>
          <w:rFonts w:ascii="Arial" w:hAnsi="Arial" w:cs="Arial"/>
          <w:sz w:val="24"/>
          <w:szCs w:val="24"/>
        </w:rPr>
        <w:t xml:space="preserve">colonization ability of California vegetation types </w:t>
      </w:r>
      <w:r w:rsidR="00E854E6">
        <w:rPr>
          <w:rFonts w:ascii="Arial" w:hAnsi="Arial" w:cs="Arial"/>
          <w:sz w:val="24"/>
          <w:szCs w:val="24"/>
        </w:rPr>
        <w:t>(annual, native, invasive)</w:t>
      </w:r>
      <w:r w:rsidR="00BA49E7">
        <w:rPr>
          <w:rFonts w:ascii="Arial" w:hAnsi="Arial" w:cs="Arial"/>
          <w:sz w:val="24"/>
          <w:szCs w:val="24"/>
        </w:rPr>
        <w:t xml:space="preserve">, initial state assignments </w:t>
      </w:r>
      <w:r w:rsidR="00405083">
        <w:rPr>
          <w:rFonts w:ascii="Arial" w:hAnsi="Arial" w:cs="Arial"/>
          <w:sz w:val="24"/>
          <w:szCs w:val="24"/>
        </w:rPr>
        <w:t xml:space="preserve">produced </w:t>
      </w:r>
      <w:r w:rsidR="00902E39">
        <w:rPr>
          <w:rFonts w:ascii="Arial" w:hAnsi="Arial" w:cs="Arial"/>
          <w:sz w:val="24"/>
          <w:szCs w:val="24"/>
        </w:rPr>
        <w:t xml:space="preserve">a clear </w:t>
      </w:r>
      <w:r w:rsidR="00082277">
        <w:rPr>
          <w:rFonts w:ascii="Arial" w:hAnsi="Arial" w:cs="Arial"/>
          <w:sz w:val="24"/>
          <w:szCs w:val="24"/>
        </w:rPr>
        <w:t xml:space="preserve">pattern </w:t>
      </w:r>
      <w:r w:rsidR="00902E39">
        <w:rPr>
          <w:rFonts w:ascii="Arial" w:hAnsi="Arial" w:cs="Arial"/>
          <w:sz w:val="24"/>
          <w:szCs w:val="24"/>
        </w:rPr>
        <w:t xml:space="preserve">in </w:t>
      </w:r>
      <w:r w:rsidR="00092DAB">
        <w:rPr>
          <w:rFonts w:ascii="Arial" w:hAnsi="Arial" w:cs="Arial"/>
          <w:sz w:val="24"/>
          <w:szCs w:val="24"/>
        </w:rPr>
        <w:t xml:space="preserve">species relative abundances </w:t>
      </w:r>
      <w:r w:rsidR="00717633">
        <w:rPr>
          <w:rFonts w:ascii="Arial" w:hAnsi="Arial" w:cs="Arial"/>
          <w:sz w:val="24"/>
          <w:szCs w:val="24"/>
        </w:rPr>
        <w:t>following seeding.</w:t>
      </w:r>
    </w:p>
    <w:p w14:paraId="7FB038AD" w14:textId="5167F7AB" w:rsidR="00717633" w:rsidRDefault="00717633" w:rsidP="00915510">
      <w:pPr>
        <w:pStyle w:val="ListParagraph"/>
        <w:numPr>
          <w:ilvl w:val="1"/>
          <w:numId w:val="1"/>
        </w:numPr>
        <w:rPr>
          <w:rFonts w:ascii="Arial" w:hAnsi="Arial" w:cs="Arial"/>
          <w:sz w:val="24"/>
          <w:szCs w:val="24"/>
        </w:rPr>
      </w:pPr>
      <w:r>
        <w:rPr>
          <w:rFonts w:ascii="Arial" w:hAnsi="Arial" w:cs="Arial"/>
          <w:sz w:val="24"/>
          <w:szCs w:val="24"/>
        </w:rPr>
        <w:t xml:space="preserve">All plots receiving a seed mixture containing naturalized species (mixture 2, 4, 6, and 7) received the same assignment, characterized by annual grasses </w:t>
      </w:r>
      <w:r>
        <w:rPr>
          <w:rFonts w:ascii="Arial" w:hAnsi="Arial" w:cs="Arial"/>
          <w:i/>
          <w:sz w:val="24"/>
          <w:szCs w:val="24"/>
        </w:rPr>
        <w:t>F. perennis</w:t>
      </w:r>
      <w:r>
        <w:rPr>
          <w:rFonts w:ascii="Arial" w:hAnsi="Arial" w:cs="Arial"/>
          <w:sz w:val="24"/>
          <w:szCs w:val="24"/>
        </w:rPr>
        <w:t xml:space="preserve">, </w:t>
      </w:r>
      <w:r>
        <w:rPr>
          <w:rFonts w:ascii="Arial" w:hAnsi="Arial" w:cs="Arial"/>
          <w:i/>
          <w:sz w:val="24"/>
          <w:szCs w:val="24"/>
        </w:rPr>
        <w:t>B. hordeaceous</w:t>
      </w:r>
      <w:r>
        <w:rPr>
          <w:rFonts w:ascii="Arial" w:hAnsi="Arial" w:cs="Arial"/>
          <w:sz w:val="24"/>
          <w:szCs w:val="24"/>
        </w:rPr>
        <w:t xml:space="preserve">, and annual legume </w:t>
      </w:r>
      <w:r>
        <w:rPr>
          <w:rFonts w:ascii="Arial" w:hAnsi="Arial" w:cs="Arial"/>
          <w:i/>
          <w:sz w:val="24"/>
          <w:szCs w:val="24"/>
        </w:rPr>
        <w:t>T. subterreaneum</w:t>
      </w:r>
      <w:r>
        <w:rPr>
          <w:rFonts w:ascii="Arial" w:hAnsi="Arial" w:cs="Arial"/>
          <w:sz w:val="24"/>
          <w:szCs w:val="24"/>
        </w:rPr>
        <w:t>.</w:t>
      </w:r>
    </w:p>
    <w:p w14:paraId="1C954512" w14:textId="1A454322" w:rsidR="00717633" w:rsidRDefault="00565568" w:rsidP="00915510">
      <w:pPr>
        <w:pStyle w:val="ListParagraph"/>
        <w:numPr>
          <w:ilvl w:val="1"/>
          <w:numId w:val="1"/>
        </w:numPr>
        <w:rPr>
          <w:rFonts w:ascii="Arial" w:hAnsi="Arial" w:cs="Arial"/>
          <w:sz w:val="24"/>
          <w:szCs w:val="24"/>
        </w:rPr>
      </w:pPr>
      <w:r>
        <w:rPr>
          <w:rFonts w:ascii="Arial" w:hAnsi="Arial" w:cs="Arial"/>
          <w:sz w:val="24"/>
          <w:szCs w:val="24"/>
        </w:rPr>
        <w:t xml:space="preserve">Plots which received a seed mixture including invasive species in the absence of naturalized exotics </w:t>
      </w:r>
      <w:r w:rsidR="00BB253B">
        <w:rPr>
          <w:rFonts w:ascii="Arial" w:hAnsi="Arial" w:cs="Arial"/>
          <w:sz w:val="24"/>
          <w:szCs w:val="24"/>
        </w:rPr>
        <w:t xml:space="preserve">(mixtures 1, 3) </w:t>
      </w:r>
      <w:r w:rsidR="006D67DC">
        <w:rPr>
          <w:rFonts w:ascii="Arial" w:hAnsi="Arial" w:cs="Arial"/>
          <w:sz w:val="24"/>
          <w:szCs w:val="24"/>
        </w:rPr>
        <w:t xml:space="preserve">received the same </w:t>
      </w:r>
      <w:r w:rsidR="00BB253B">
        <w:rPr>
          <w:rFonts w:ascii="Arial" w:hAnsi="Arial" w:cs="Arial"/>
          <w:sz w:val="24"/>
          <w:szCs w:val="24"/>
        </w:rPr>
        <w:t>cluster assignment</w:t>
      </w:r>
      <w:r w:rsidR="006D67DC">
        <w:rPr>
          <w:rFonts w:ascii="Arial" w:hAnsi="Arial" w:cs="Arial"/>
          <w:sz w:val="24"/>
          <w:szCs w:val="24"/>
        </w:rPr>
        <w:t xml:space="preserve">, characterized by invasive grasses </w:t>
      </w:r>
      <w:r w:rsidR="006D67DC" w:rsidRPr="006D67DC">
        <w:rPr>
          <w:rFonts w:ascii="Arial" w:hAnsi="Arial" w:cs="Arial"/>
          <w:i/>
          <w:sz w:val="24"/>
          <w:szCs w:val="24"/>
        </w:rPr>
        <w:t>E. caput-medusae</w:t>
      </w:r>
      <w:r w:rsidR="006D67DC">
        <w:rPr>
          <w:rFonts w:ascii="Arial" w:hAnsi="Arial" w:cs="Arial"/>
          <w:sz w:val="24"/>
          <w:szCs w:val="24"/>
        </w:rPr>
        <w:t xml:space="preserve"> and </w:t>
      </w:r>
      <w:r w:rsidR="006D67DC" w:rsidRPr="006D67DC">
        <w:rPr>
          <w:rFonts w:ascii="Arial" w:hAnsi="Arial" w:cs="Arial"/>
          <w:i/>
          <w:sz w:val="24"/>
          <w:szCs w:val="24"/>
        </w:rPr>
        <w:t>A. triuncialis</w:t>
      </w:r>
      <w:r w:rsidR="00FF59E0">
        <w:rPr>
          <w:rFonts w:ascii="Arial" w:hAnsi="Arial" w:cs="Arial"/>
          <w:sz w:val="24"/>
          <w:szCs w:val="24"/>
        </w:rPr>
        <w:t>.</w:t>
      </w:r>
    </w:p>
    <w:p w14:paraId="6E2D1F4E" w14:textId="74A4ED57" w:rsidR="00395B2C" w:rsidRDefault="00395B2C" w:rsidP="00915510">
      <w:pPr>
        <w:pStyle w:val="ListParagraph"/>
        <w:numPr>
          <w:ilvl w:val="1"/>
          <w:numId w:val="1"/>
        </w:numPr>
        <w:rPr>
          <w:rFonts w:ascii="Arial" w:hAnsi="Arial" w:cs="Arial"/>
          <w:sz w:val="24"/>
          <w:szCs w:val="24"/>
        </w:rPr>
      </w:pPr>
      <w:r>
        <w:rPr>
          <w:rFonts w:ascii="Arial" w:hAnsi="Arial" w:cs="Arial"/>
          <w:sz w:val="24"/>
          <w:szCs w:val="24"/>
        </w:rPr>
        <w:t xml:space="preserve">Native dominated state assignments, on the other hand, were only present in seeding mixes that </w:t>
      </w:r>
      <w:r w:rsidR="00F84173">
        <w:rPr>
          <w:rFonts w:ascii="Arial" w:hAnsi="Arial" w:cs="Arial"/>
          <w:sz w:val="24"/>
          <w:szCs w:val="24"/>
        </w:rPr>
        <w:t xml:space="preserve">solely </w:t>
      </w:r>
      <w:r>
        <w:rPr>
          <w:rFonts w:ascii="Arial" w:hAnsi="Arial" w:cs="Arial"/>
          <w:sz w:val="24"/>
          <w:szCs w:val="24"/>
        </w:rPr>
        <w:t>contained native species (mixture 5).</w:t>
      </w:r>
    </w:p>
    <w:p w14:paraId="503EA016" w14:textId="443B39FB" w:rsidR="00DE6579" w:rsidRDefault="00DE6579" w:rsidP="00DE6579">
      <w:pPr>
        <w:pStyle w:val="ListParagraph"/>
        <w:numPr>
          <w:ilvl w:val="0"/>
          <w:numId w:val="1"/>
        </w:numPr>
        <w:rPr>
          <w:rFonts w:ascii="Arial" w:hAnsi="Arial" w:cs="Arial"/>
          <w:sz w:val="24"/>
          <w:szCs w:val="24"/>
          <w:u w:val="single"/>
        </w:rPr>
      </w:pPr>
      <w:r w:rsidRPr="00DE6579">
        <w:rPr>
          <w:rFonts w:ascii="Arial" w:hAnsi="Arial" w:cs="Arial"/>
          <w:sz w:val="24"/>
          <w:szCs w:val="24"/>
          <w:u w:val="single"/>
        </w:rPr>
        <w:t>Transitions</w:t>
      </w:r>
      <w:r>
        <w:rPr>
          <w:rFonts w:ascii="Arial" w:hAnsi="Arial" w:cs="Arial"/>
          <w:sz w:val="24"/>
          <w:szCs w:val="24"/>
          <w:u w:val="single"/>
        </w:rPr>
        <w:t>:</w:t>
      </w:r>
    </w:p>
    <w:p w14:paraId="2F2C1F70" w14:textId="6CF7595F" w:rsidR="00DE6579" w:rsidRPr="003F5DCE" w:rsidRDefault="00DE6579"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demonstrated </w:t>
      </w:r>
      <w:r w:rsidR="00BE0979">
        <w:rPr>
          <w:rFonts w:ascii="Arial" w:hAnsi="Arial" w:cs="Arial"/>
          <w:sz w:val="24"/>
          <w:szCs w:val="24"/>
        </w:rPr>
        <w:t>little stability</w:t>
      </w:r>
      <w:r w:rsidR="00A760F8">
        <w:rPr>
          <w:rFonts w:ascii="Arial" w:hAnsi="Arial" w:cs="Arial"/>
          <w:sz w:val="24"/>
          <w:szCs w:val="24"/>
        </w:rPr>
        <w:t xml:space="preserve"> in state assignment</w:t>
      </w:r>
      <w:r w:rsidR="00BE0979">
        <w:rPr>
          <w:rFonts w:ascii="Arial" w:hAnsi="Arial" w:cs="Arial"/>
          <w:sz w:val="24"/>
          <w:szCs w:val="24"/>
        </w:rPr>
        <w:t xml:space="preserve"> over the course of observation</w:t>
      </w:r>
      <w:r w:rsidR="00CC51A5">
        <w:rPr>
          <w:rFonts w:ascii="Arial" w:hAnsi="Arial" w:cs="Arial"/>
          <w:sz w:val="24"/>
          <w:szCs w:val="24"/>
        </w:rPr>
        <w:t xml:space="preserve">, though plots appeared to differ substantially </w:t>
      </w:r>
      <w:r w:rsidR="00E94358">
        <w:rPr>
          <w:rFonts w:ascii="Arial" w:hAnsi="Arial" w:cs="Arial"/>
          <w:sz w:val="24"/>
          <w:szCs w:val="24"/>
        </w:rPr>
        <w:t xml:space="preserve">in their </w:t>
      </w:r>
      <w:r w:rsidR="00251884">
        <w:rPr>
          <w:rFonts w:ascii="Arial" w:hAnsi="Arial" w:cs="Arial"/>
          <w:sz w:val="24"/>
          <w:szCs w:val="24"/>
        </w:rPr>
        <w:t xml:space="preserve">transition direction and frequency </w:t>
      </w:r>
      <w:r w:rsidR="006933FC">
        <w:rPr>
          <w:rFonts w:ascii="Arial" w:hAnsi="Arial" w:cs="Arial"/>
          <w:sz w:val="24"/>
          <w:szCs w:val="24"/>
        </w:rPr>
        <w:t>based on seeding mixture and experiment duration.</w:t>
      </w:r>
    </w:p>
    <w:p w14:paraId="682C76BD" w14:textId="6F2F9968" w:rsidR="003F5DCE" w:rsidRPr="003F56BA" w:rsidRDefault="003F5DCE" w:rsidP="00DE6579">
      <w:pPr>
        <w:pStyle w:val="ListParagraph"/>
        <w:numPr>
          <w:ilvl w:val="1"/>
          <w:numId w:val="1"/>
        </w:numPr>
        <w:rPr>
          <w:rFonts w:ascii="Arial" w:hAnsi="Arial" w:cs="Arial"/>
          <w:sz w:val="24"/>
          <w:szCs w:val="24"/>
          <w:u w:val="single"/>
        </w:rPr>
      </w:pPr>
      <w:r>
        <w:rPr>
          <w:rFonts w:ascii="Arial" w:hAnsi="Arial" w:cs="Arial"/>
          <w:sz w:val="24"/>
          <w:szCs w:val="24"/>
        </w:rPr>
        <w:t xml:space="preserve">In particular, </w:t>
      </w:r>
      <w:r w:rsidR="00416568">
        <w:rPr>
          <w:rFonts w:ascii="Arial" w:hAnsi="Arial" w:cs="Arial"/>
          <w:sz w:val="24"/>
          <w:szCs w:val="24"/>
        </w:rPr>
        <w:t xml:space="preserve">the frequency of </w:t>
      </w:r>
      <w:r>
        <w:rPr>
          <w:rFonts w:ascii="Arial" w:hAnsi="Arial" w:cs="Arial"/>
          <w:sz w:val="24"/>
          <w:szCs w:val="24"/>
        </w:rPr>
        <w:t>communities given a state 2 assignment (</w:t>
      </w:r>
      <w:r w:rsidRPr="003F5DCE">
        <w:rPr>
          <w:rFonts w:ascii="Arial" w:hAnsi="Arial" w:cs="Arial"/>
          <w:i/>
          <w:sz w:val="24"/>
          <w:szCs w:val="24"/>
        </w:rPr>
        <w:t>F. perennis – B. hordeaceous</w:t>
      </w:r>
      <w:r>
        <w:rPr>
          <w:rFonts w:ascii="Arial" w:hAnsi="Arial" w:cs="Arial"/>
          <w:sz w:val="24"/>
          <w:szCs w:val="24"/>
        </w:rPr>
        <w:t>)</w:t>
      </w:r>
      <w:r w:rsidR="00416568">
        <w:rPr>
          <w:rFonts w:ascii="Arial" w:hAnsi="Arial" w:cs="Arial"/>
          <w:sz w:val="24"/>
          <w:szCs w:val="24"/>
        </w:rPr>
        <w:t xml:space="preserve"> dropped precipitously following the first year, often transitioning to an invasive dominated assignment in </w:t>
      </w:r>
      <w:r w:rsidR="0067092F">
        <w:rPr>
          <w:rFonts w:ascii="Arial" w:hAnsi="Arial" w:cs="Arial"/>
          <w:sz w:val="24"/>
          <w:szCs w:val="24"/>
        </w:rPr>
        <w:t>the 2</w:t>
      </w:r>
      <w:r w:rsidR="0067092F" w:rsidRPr="0067092F">
        <w:rPr>
          <w:rFonts w:ascii="Arial" w:hAnsi="Arial" w:cs="Arial"/>
          <w:sz w:val="24"/>
          <w:szCs w:val="24"/>
          <w:vertAlign w:val="superscript"/>
        </w:rPr>
        <w:t>nd</w:t>
      </w:r>
      <w:r w:rsidR="0067092F">
        <w:rPr>
          <w:rFonts w:ascii="Arial" w:hAnsi="Arial" w:cs="Arial"/>
          <w:sz w:val="24"/>
          <w:szCs w:val="24"/>
        </w:rPr>
        <w:t xml:space="preserve"> through 5</w:t>
      </w:r>
      <w:r w:rsidR="0067092F" w:rsidRPr="0067092F">
        <w:rPr>
          <w:rFonts w:ascii="Arial" w:hAnsi="Arial" w:cs="Arial"/>
          <w:sz w:val="24"/>
          <w:szCs w:val="24"/>
          <w:vertAlign w:val="superscript"/>
        </w:rPr>
        <w:t>th</w:t>
      </w:r>
      <w:r w:rsidR="0067092F">
        <w:rPr>
          <w:rFonts w:ascii="Arial" w:hAnsi="Arial" w:cs="Arial"/>
          <w:sz w:val="24"/>
          <w:szCs w:val="24"/>
        </w:rPr>
        <w:t xml:space="preserve"> years of the study</w:t>
      </w:r>
      <w:r w:rsidR="00416568">
        <w:rPr>
          <w:rFonts w:ascii="Arial" w:hAnsi="Arial" w:cs="Arial"/>
          <w:sz w:val="24"/>
          <w:szCs w:val="24"/>
        </w:rPr>
        <w:t>, or a fourth assignment (</w:t>
      </w:r>
      <w:r w:rsidR="00416568" w:rsidRPr="00416568">
        <w:rPr>
          <w:rFonts w:ascii="Arial" w:hAnsi="Arial" w:cs="Arial"/>
          <w:i/>
          <w:sz w:val="24"/>
          <w:szCs w:val="24"/>
        </w:rPr>
        <w:t>A. fatua – B. diandrus</w:t>
      </w:r>
      <w:r w:rsidR="00416568">
        <w:rPr>
          <w:rFonts w:ascii="Arial" w:hAnsi="Arial" w:cs="Arial"/>
          <w:sz w:val="24"/>
          <w:szCs w:val="24"/>
        </w:rPr>
        <w:t>)</w:t>
      </w:r>
      <w:r w:rsidR="00416568">
        <w:rPr>
          <w:rFonts w:ascii="Arial" w:hAnsi="Arial" w:cs="Arial"/>
          <w:i/>
          <w:sz w:val="24"/>
          <w:szCs w:val="24"/>
        </w:rPr>
        <w:t xml:space="preserve"> </w:t>
      </w:r>
      <w:r w:rsidR="00416568">
        <w:rPr>
          <w:rFonts w:ascii="Arial" w:hAnsi="Arial" w:cs="Arial"/>
          <w:sz w:val="24"/>
          <w:szCs w:val="24"/>
        </w:rPr>
        <w:t>that became more common in the 7</w:t>
      </w:r>
      <w:r w:rsidR="00416568" w:rsidRPr="00416568">
        <w:rPr>
          <w:rFonts w:ascii="Arial" w:hAnsi="Arial" w:cs="Arial"/>
          <w:sz w:val="24"/>
          <w:szCs w:val="24"/>
          <w:vertAlign w:val="superscript"/>
        </w:rPr>
        <w:t>th</w:t>
      </w:r>
      <w:r w:rsidR="00416568">
        <w:rPr>
          <w:rFonts w:ascii="Arial" w:hAnsi="Arial" w:cs="Arial"/>
          <w:sz w:val="24"/>
          <w:szCs w:val="24"/>
        </w:rPr>
        <w:t xml:space="preserve"> and 8</w:t>
      </w:r>
      <w:r w:rsidR="00416568" w:rsidRPr="00416568">
        <w:rPr>
          <w:rFonts w:ascii="Arial" w:hAnsi="Arial" w:cs="Arial"/>
          <w:sz w:val="24"/>
          <w:szCs w:val="24"/>
          <w:vertAlign w:val="superscript"/>
        </w:rPr>
        <w:t>th</w:t>
      </w:r>
      <w:r w:rsidR="00416568">
        <w:rPr>
          <w:rFonts w:ascii="Arial" w:hAnsi="Arial" w:cs="Arial"/>
          <w:sz w:val="24"/>
          <w:szCs w:val="24"/>
        </w:rPr>
        <w:t xml:space="preserve"> years of observation.</w:t>
      </w:r>
      <w:r w:rsidR="00E1676A">
        <w:rPr>
          <w:rFonts w:ascii="Arial" w:hAnsi="Arial" w:cs="Arial"/>
          <w:sz w:val="24"/>
          <w:szCs w:val="24"/>
        </w:rPr>
        <w:t xml:space="preserve"> Given the presence of a moderate wet period (years 2-</w:t>
      </w:r>
      <w:r w:rsidR="00A132DE">
        <w:rPr>
          <w:rFonts w:ascii="Arial" w:hAnsi="Arial" w:cs="Arial"/>
          <w:sz w:val="24"/>
          <w:szCs w:val="24"/>
        </w:rPr>
        <w:t>3</w:t>
      </w:r>
      <w:r w:rsidR="00E1676A">
        <w:rPr>
          <w:rFonts w:ascii="Arial" w:hAnsi="Arial" w:cs="Arial"/>
          <w:sz w:val="24"/>
          <w:szCs w:val="24"/>
        </w:rPr>
        <w:t xml:space="preserve">) and a historic drought (years 4-8), changes in assignment frequency </w:t>
      </w:r>
      <w:r w:rsidR="00BE0A97">
        <w:rPr>
          <w:rFonts w:ascii="Arial" w:hAnsi="Arial" w:cs="Arial"/>
          <w:sz w:val="24"/>
          <w:szCs w:val="24"/>
        </w:rPr>
        <w:t>imply a relationship between community performance and environmental conditions.</w:t>
      </w:r>
    </w:p>
    <w:p w14:paraId="26C6C912" w14:textId="20537337" w:rsidR="003F56BA" w:rsidRDefault="003F56BA" w:rsidP="00DE6579">
      <w:pPr>
        <w:pStyle w:val="ListParagraph"/>
        <w:numPr>
          <w:ilvl w:val="1"/>
          <w:numId w:val="1"/>
        </w:numPr>
        <w:rPr>
          <w:rFonts w:ascii="Arial" w:hAnsi="Arial" w:cs="Arial"/>
          <w:sz w:val="24"/>
          <w:szCs w:val="24"/>
          <w:u w:val="single"/>
        </w:rPr>
      </w:pPr>
      <w:r>
        <w:rPr>
          <w:rFonts w:ascii="Arial" w:hAnsi="Arial" w:cs="Arial"/>
          <w:sz w:val="24"/>
          <w:szCs w:val="24"/>
        </w:rPr>
        <w:t xml:space="preserve">Communities with native-dominated cluster assignments appeared to retain this configuration with greater fidelity than other assignments, </w:t>
      </w:r>
      <w:r w:rsidR="00E1676A">
        <w:rPr>
          <w:rFonts w:ascii="Arial" w:hAnsi="Arial" w:cs="Arial"/>
          <w:sz w:val="24"/>
          <w:szCs w:val="24"/>
        </w:rPr>
        <w:t xml:space="preserve">but were unlikely </w:t>
      </w:r>
      <w:r w:rsidR="00A132DE">
        <w:rPr>
          <w:rFonts w:ascii="Arial" w:hAnsi="Arial" w:cs="Arial"/>
          <w:sz w:val="24"/>
          <w:szCs w:val="24"/>
        </w:rPr>
        <w:t xml:space="preserve">to colonize plots that did not receive </w:t>
      </w:r>
      <w:r w:rsidR="007722E5">
        <w:rPr>
          <w:rFonts w:ascii="Arial" w:hAnsi="Arial" w:cs="Arial"/>
          <w:sz w:val="24"/>
          <w:szCs w:val="24"/>
        </w:rPr>
        <w:t>native species in the initial seeding mixture.</w:t>
      </w:r>
    </w:p>
    <w:p w14:paraId="67DCE5AC" w14:textId="4D3CF58B" w:rsidR="00823D28" w:rsidRDefault="00D15024" w:rsidP="00823D28">
      <w:pPr>
        <w:pStyle w:val="ListParagraph"/>
        <w:rPr>
          <w:rFonts w:ascii="Arial" w:hAnsi="Arial" w:cs="Arial"/>
          <w:b/>
          <w:sz w:val="24"/>
          <w:szCs w:val="24"/>
        </w:rPr>
      </w:pPr>
      <w:r>
        <w:rPr>
          <w:noProof/>
        </w:rPr>
        <w:lastRenderedPageBreak/>
        <mc:AlternateContent>
          <mc:Choice Requires="wps">
            <w:drawing>
              <wp:anchor distT="0" distB="0" distL="114300" distR="114300" simplePos="0" relativeHeight="251670528" behindDoc="0" locked="0" layoutInCell="1" allowOverlap="1" wp14:anchorId="2C55B48C" wp14:editId="1A8E5365">
                <wp:simplePos x="0" y="0"/>
                <wp:positionH relativeFrom="column">
                  <wp:posOffset>2099733</wp:posOffset>
                </wp:positionH>
                <wp:positionV relativeFrom="paragraph">
                  <wp:posOffset>3175940</wp:posOffset>
                </wp:positionV>
                <wp:extent cx="342900" cy="97837"/>
                <wp:effectExtent l="0" t="0" r="19050" b="16510"/>
                <wp:wrapNone/>
                <wp:docPr id="15" name="Rectangle 15"/>
                <wp:cNvGraphicFramePr/>
                <a:graphic xmlns:a="http://schemas.openxmlformats.org/drawingml/2006/main">
                  <a:graphicData uri="http://schemas.microsoft.com/office/word/2010/wordprocessingShape">
                    <wps:wsp>
                      <wps:cNvSpPr/>
                      <wps:spPr>
                        <a:xfrm>
                          <a:off x="0" y="0"/>
                          <a:ext cx="342900" cy="9783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35433D0" id="Rectangle 15" o:spid="_x0000_s1026" style="position:absolute;margin-left:165.35pt;margin-top:250.05pt;width:27pt;height:7.7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" fillcolor="white [3212]" strokecolor="white [3212]" strokeweight="2pt"/>
            </w:pict>
          </mc:Fallback>
        </mc:AlternateContent>
      </w:r>
      <w:r>
        <w:rPr>
          <w:noProof/>
        </w:rPr>
        <mc:AlternateContent>
          <mc:Choice Requires="wps">
            <w:drawing>
              <wp:anchor distT="0" distB="0" distL="114300" distR="114300" simplePos="0" relativeHeight="251668480" behindDoc="0" locked="0" layoutInCell="1" allowOverlap="1" wp14:anchorId="4683D8B7" wp14:editId="17BA00A8">
                <wp:simplePos x="0" y="0"/>
                <wp:positionH relativeFrom="column">
                  <wp:posOffset>2117558</wp:posOffset>
                </wp:positionH>
                <wp:positionV relativeFrom="paragraph">
                  <wp:posOffset>60157</wp:posOffset>
                </wp:positionV>
                <wp:extent cx="342900" cy="150395"/>
                <wp:effectExtent l="0" t="0" r="19050" b="21590"/>
                <wp:wrapNone/>
                <wp:docPr id="12" name="Rectangle 12"/>
                <wp:cNvGraphicFramePr/>
                <a:graphic xmlns:a="http://schemas.openxmlformats.org/drawingml/2006/main">
                  <a:graphicData uri="http://schemas.microsoft.com/office/word/2010/wordprocessingShape">
                    <wps:wsp>
                      <wps:cNvSpPr/>
                      <wps:spPr>
                        <a:xfrm>
                          <a:off x="0" y="0"/>
                          <a:ext cx="342900" cy="15039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8C79963" id="Rectangle 12" o:spid="_x0000_s1026" style="position:absolute;margin-left:166.75pt;margin-top:4.75pt;width:27pt;height:11.85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" fillcolor="white [3212]" strokecolor="white [3212]" strokeweight="2pt"/>
            </w:pict>
          </mc:Fallback>
        </mc:AlternateContent>
      </w:r>
      <w:r w:rsidR="007437DB">
        <w:rPr>
          <w:noProof/>
        </w:rPr>
        <w:drawing>
          <wp:inline distT="0" distB="0" distL="0" distR="0" wp14:anchorId="41936252" wp14:editId="44776770">
            <wp:extent cx="5943600" cy="3564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64255"/>
                    </a:xfrm>
                    <a:prstGeom prst="rect">
                      <a:avLst/>
                    </a:prstGeom>
                  </pic:spPr>
                </pic:pic>
              </a:graphicData>
            </a:graphic>
          </wp:inline>
        </w:drawing>
      </w:r>
    </w:p>
    <w:p w14:paraId="1E88E84B" w14:textId="4E4428B3" w:rsidR="00E004B2" w:rsidRDefault="00E004B2">
      <w:pPr>
        <w:rPr>
          <w:rFonts w:ascii="Arial" w:hAnsi="Arial" w:cs="Arial"/>
          <w:b/>
          <w:sz w:val="24"/>
          <w:szCs w:val="24"/>
        </w:rPr>
      </w:pPr>
      <w:r>
        <w:rPr>
          <w:rFonts w:ascii="Arial" w:hAnsi="Arial" w:cs="Arial"/>
          <w:b/>
          <w:sz w:val="24"/>
          <w:szCs w:val="24"/>
        </w:rPr>
        <w:br w:type="page"/>
      </w:r>
      <w:r w:rsidR="0023167A">
        <w:rPr>
          <w:noProof/>
        </w:rPr>
        <w:lastRenderedPageBreak/>
        <w:drawing>
          <wp:inline distT="0" distB="0" distL="0" distR="0" wp14:anchorId="27DA2B94" wp14:editId="5D4A8CE8">
            <wp:extent cx="6895070" cy="7084269"/>
            <wp:effectExtent l="0" t="0" r="127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9404" t="5669" r="34720" b="10537"/>
                    <a:stretch/>
                  </pic:blipFill>
                  <pic:spPr bwMode="auto">
                    <a:xfrm>
                      <a:off x="0" y="0"/>
                      <a:ext cx="6927442" cy="7117529"/>
                    </a:xfrm>
                    <a:prstGeom prst="rect">
                      <a:avLst/>
                    </a:prstGeom>
                    <a:ln>
                      <a:noFill/>
                    </a:ln>
                    <a:extLst>
                      <a:ext uri="{53640926-AAD7-44D8-BBD7-CCE9431645EC}">
                        <a14:shadowObscured xmlns:a14="http://schemas.microsoft.com/office/drawing/2010/main"/>
                      </a:ext>
                    </a:extLst>
                  </pic:spPr>
                </pic:pic>
              </a:graphicData>
            </a:graphic>
          </wp:inline>
        </w:drawing>
      </w:r>
    </w:p>
    <w:p w14:paraId="30072407" w14:textId="225F6414"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Transition assignments over time and transition frequency table</w:t>
      </w:r>
    </w:p>
    <w:p w14:paraId="408F149A" w14:textId="1BD20EB8" w:rsidR="003D183A" w:rsidRPr="003D183A" w:rsidRDefault="003D183A" w:rsidP="003D183A">
      <w:pPr>
        <w:pStyle w:val="ListParagraph"/>
        <w:numPr>
          <w:ilvl w:val="0"/>
          <w:numId w:val="1"/>
        </w:numPr>
        <w:rPr>
          <w:rFonts w:ascii="Arial" w:hAnsi="Arial" w:cs="Arial"/>
          <w:b/>
          <w:sz w:val="24"/>
          <w:szCs w:val="24"/>
        </w:rPr>
      </w:pPr>
      <w:r>
        <w:rPr>
          <w:rFonts w:ascii="Arial" w:hAnsi="Arial" w:cs="Arial"/>
          <w:sz w:val="24"/>
          <w:szCs w:val="24"/>
        </w:rPr>
        <w:t xml:space="preserve">To test associations between transition frequencies, </w:t>
      </w:r>
      <w:r w:rsidR="004A53EF">
        <w:rPr>
          <w:rFonts w:ascii="Arial" w:hAnsi="Arial" w:cs="Arial"/>
          <w:sz w:val="24"/>
          <w:szCs w:val="24"/>
        </w:rPr>
        <w:t>we fit Markov state models to cluster assignment data.</w:t>
      </w:r>
    </w:p>
    <w:p w14:paraId="2F2FB880" w14:textId="1D114E45"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 xml:space="preserve">table shows the total number of transitions observed over the 10 years of sampling encompassed in this dataset (n = 554). Entries along the </w:t>
      </w:r>
      <w:r w:rsidR="00C212BB">
        <w:rPr>
          <w:rFonts w:ascii="Arial" w:hAnsi="Arial" w:cs="Arial"/>
          <w:sz w:val="24"/>
          <w:szCs w:val="24"/>
        </w:rPr>
        <w:lastRenderedPageBreak/>
        <w:t>matrix diagonal represent communities which retained their previously identified state in a following year’s observation, while off-diagonal entries represent communities which have experienced a transition.</w:t>
      </w:r>
      <w:r w:rsidR="00BA75FD">
        <w:rPr>
          <w:rFonts w:ascii="Arial" w:hAnsi="Arial" w:cs="Arial"/>
          <w:sz w:val="24"/>
          <w:szCs w:val="24"/>
        </w:rPr>
        <w:t xml:space="preserve"> </w:t>
      </w:r>
      <w:r w:rsidR="00BA75FD" w:rsidRPr="00BA75FD">
        <w:rPr>
          <w:rFonts w:ascii="Arial" w:hAnsi="Arial" w:cs="Arial"/>
          <w:color w:val="FF0000"/>
          <w:sz w:val="24"/>
          <w:szCs w:val="24"/>
        </w:rPr>
        <w:t>This might be moved to the appendix?</w:t>
      </w:r>
      <w:r w:rsidR="00C212BB">
        <w:rPr>
          <w:rFonts w:ascii="Arial" w:hAnsi="Arial" w:cs="Arial"/>
          <w:sz w:val="24"/>
          <w:szCs w:val="24"/>
        </w:rPr>
        <w:t xml:space="preserve"> </w:t>
      </w:r>
    </w:p>
    <w:p w14:paraId="3BB23A8B" w14:textId="6F99D688" w:rsidR="002D13FF" w:rsidRDefault="00C212BB" w:rsidP="005F2923">
      <w:pPr>
        <w:pStyle w:val="ListParagraph"/>
        <w:numPr>
          <w:ilvl w:val="0"/>
          <w:numId w:val="1"/>
        </w:numPr>
        <w:rPr>
          <w:ins w:id="28" w:author="Valerie Eviner" w:date="2019-01-14T18:28:00Z"/>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 xml:space="preserve">2 </w:t>
      </w:r>
      <w:commentRangeStart w:id="29"/>
      <w:r w:rsidR="009453C4">
        <w:rPr>
          <w:rFonts w:ascii="Arial" w:hAnsi="Arial" w:cs="Arial"/>
          <w:sz w:val="24"/>
          <w:szCs w:val="24"/>
        </w:rPr>
        <w:t>or</w:t>
      </w:r>
      <w:commentRangeEnd w:id="29"/>
      <w:r w:rsidR="008E75F5">
        <w:rPr>
          <w:rStyle w:val="CommentReference"/>
        </w:rPr>
        <w:commentReference w:id="29"/>
      </w:r>
      <w:r w:rsidR="009453C4">
        <w:rPr>
          <w:rFonts w:ascii="Arial" w:hAnsi="Arial" w:cs="Arial"/>
          <w:sz w:val="24"/>
          <w:szCs w:val="24"/>
        </w:rPr>
        <w:t xml:space="preserve"> 3</w:t>
      </w:r>
      <w:r w:rsidR="005810C0">
        <w:rPr>
          <w:rFonts w:ascii="Arial" w:hAnsi="Arial" w:cs="Arial"/>
          <w:sz w:val="24"/>
          <w:szCs w:val="24"/>
        </w:rPr>
        <w:t xml:space="preserve">, for </w:t>
      </w:r>
      <w:commentRangeStart w:id="30"/>
      <w:commentRangeStart w:id="31"/>
      <w:r w:rsidR="005810C0">
        <w:rPr>
          <w:rFonts w:ascii="Arial" w:hAnsi="Arial" w:cs="Arial"/>
          <w:sz w:val="24"/>
          <w:szCs w:val="24"/>
        </w:rPr>
        <w:t>example</w:t>
      </w:r>
      <w:commentRangeEnd w:id="30"/>
      <w:r w:rsidR="00DF309F">
        <w:rPr>
          <w:rStyle w:val="CommentReference"/>
        </w:rPr>
        <w:commentReference w:id="30"/>
      </w:r>
      <w:commentRangeEnd w:id="31"/>
      <w:r w:rsidR="00C71577">
        <w:rPr>
          <w:rStyle w:val="CommentReference"/>
        </w:rPr>
        <w:commentReference w:id="31"/>
      </w:r>
      <w:r w:rsidR="005810C0">
        <w:rPr>
          <w:rFonts w:ascii="Arial" w:hAnsi="Arial" w:cs="Arial"/>
          <w:sz w:val="24"/>
          <w:szCs w:val="24"/>
        </w:rPr>
        <w:t>.</w:t>
      </w:r>
    </w:p>
    <w:p w14:paraId="7BC8163D" w14:textId="3D99A8EE" w:rsidR="00FB3CE5" w:rsidRPr="005F2923" w:rsidRDefault="00FB3CE5">
      <w:pPr>
        <w:pStyle w:val="ListParagraph"/>
        <w:numPr>
          <w:ilvl w:val="1"/>
          <w:numId w:val="1"/>
        </w:numPr>
        <w:rPr>
          <w:rFonts w:ascii="Arial" w:hAnsi="Arial" w:cs="Arial"/>
          <w:sz w:val="24"/>
          <w:szCs w:val="24"/>
        </w:rPr>
        <w:pPrChange w:id="32" w:author="Valerie Eviner" w:date="2019-01-14T18:28:00Z">
          <w:pPr>
            <w:pStyle w:val="ListParagraph"/>
            <w:numPr>
              <w:numId w:val="1"/>
            </w:numPr>
            <w:ind w:hanging="360"/>
          </w:pPr>
        </w:pPrChange>
      </w:pPr>
      <w:ins w:id="33" w:author="Valerie Eviner" w:date="2019-01-14T18:28:00Z">
        <w:r>
          <w:rPr>
            <w:rFonts w:ascii="Arial" w:hAnsi="Arial" w:cs="Arial"/>
            <w:sz w:val="24"/>
            <w:szCs w:val="24"/>
          </w:rPr>
          <w:t>Most transitioning happens from cluster 4 (with similar shift to all 3 other clusters)</w:t>
        </w:r>
      </w:ins>
    </w:p>
    <w:p w14:paraId="7BD17A71" w14:textId="4CC20125" w:rsidR="001C1EB9" w:rsidRDefault="001C1EB9" w:rsidP="00C629B6">
      <w:pPr>
        <w:pStyle w:val="ListParagraph"/>
        <w:rPr>
          <w:rFonts w:ascii="Arial" w:hAnsi="Arial" w:cs="Arial"/>
          <w:b/>
          <w:sz w:val="24"/>
          <w:szCs w:val="24"/>
        </w:rPr>
      </w:pPr>
    </w:p>
    <w:p w14:paraId="7B0A8A0B" w14:textId="2C838FF1" w:rsidR="00535722" w:rsidRDefault="005F2923" w:rsidP="00C629B6">
      <w:pPr>
        <w:pStyle w:val="ListParagraph"/>
        <w:rPr>
          <w:rFonts w:ascii="Arial" w:hAnsi="Arial" w:cs="Arial"/>
          <w:b/>
          <w:sz w:val="24"/>
          <w:szCs w:val="24"/>
        </w:rPr>
      </w:pPr>
      <w:r w:rsidRPr="005F2923">
        <w:rPr>
          <w:noProof/>
        </w:rPr>
        <w:drawing>
          <wp:inline distT="0" distB="0" distL="0" distR="0" wp14:anchorId="410632A0" wp14:editId="3BD62DAA">
            <wp:extent cx="2634941" cy="12855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6223" cy="1291097"/>
                    </a:xfrm>
                    <a:prstGeom prst="rect">
                      <a:avLst/>
                    </a:prstGeom>
                    <a:noFill/>
                    <a:ln>
                      <a:noFill/>
                    </a:ln>
                  </pic:spPr>
                </pic:pic>
              </a:graphicData>
            </a:graphic>
          </wp:inline>
        </w:drawing>
      </w:r>
    </w:p>
    <w:p w14:paraId="4E35CFDD" w14:textId="77777777" w:rsidR="00E20587" w:rsidRDefault="00E20587" w:rsidP="00C629B6">
      <w:pPr>
        <w:pStyle w:val="ListParagraph"/>
        <w:rPr>
          <w:rFonts w:ascii="Arial" w:hAnsi="Arial" w:cs="Arial"/>
          <w:b/>
          <w:sz w:val="24"/>
          <w:szCs w:val="24"/>
        </w:rPr>
      </w:pPr>
    </w:p>
    <w:p w14:paraId="65F74C77" w14:textId="2AF8DE1F"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8E34CB0" w14:textId="2EAA00E3" w:rsidR="007C19F0" w:rsidRPr="00C212BB" w:rsidRDefault="00ED0D06" w:rsidP="00C212BB">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1 year drought. The 3 year drought model is also an acceptable </w:t>
      </w:r>
      <w:r w:rsidR="009017BB">
        <w:rPr>
          <w:rFonts w:ascii="Arial" w:hAnsi="Arial" w:cs="Arial"/>
          <w:sz w:val="24"/>
          <w:szCs w:val="24"/>
        </w:rPr>
        <w:t>alternative, and the 2 year drought model isn’t a whole lot worse than the other two.</w:t>
      </w: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4BB4FB8D" w:rsidR="009B7791" w:rsidRPr="00C212BB"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 xml:space="preserve">State </w:t>
      </w:r>
      <w:commentRangeStart w:id="34"/>
      <w:r w:rsidR="00C212BB">
        <w:rPr>
          <w:rFonts w:ascii="Arial" w:hAnsi="Arial" w:cs="Arial"/>
          <w:b/>
          <w:sz w:val="24"/>
          <w:szCs w:val="24"/>
        </w:rPr>
        <w:t>Resilience</w:t>
      </w:r>
      <w:commentRangeEnd w:id="34"/>
      <w:r w:rsidR="00F11691">
        <w:rPr>
          <w:rStyle w:val="CommentReference"/>
        </w:rPr>
        <w:commentReference w:id="34"/>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1289BFBF"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tolerators, </w:t>
      </w:r>
      <w:r w:rsidR="0007565D">
        <w:rPr>
          <w:rFonts w:ascii="Arial" w:hAnsi="Arial" w:cs="Arial"/>
          <w:sz w:val="24"/>
          <w:szCs w:val="24"/>
        </w:rPr>
        <w:t>unsurprisingly</w:t>
      </w:r>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In all cases, more speciose planting mixtures decrease the odds of retaining your state over </w:t>
      </w:r>
      <w:commentRangeStart w:id="35"/>
      <w:r>
        <w:rPr>
          <w:rFonts w:ascii="Arial" w:hAnsi="Arial" w:cs="Arial"/>
          <w:sz w:val="24"/>
          <w:szCs w:val="24"/>
        </w:rPr>
        <w:t>time</w:t>
      </w:r>
      <w:commentRangeEnd w:id="35"/>
      <w:r w:rsidR="00DF4F4A">
        <w:rPr>
          <w:rStyle w:val="CommentReference"/>
        </w:rPr>
        <w:commentReference w:id="35"/>
      </w:r>
      <w:r>
        <w:rPr>
          <w:rFonts w:ascii="Arial" w:hAnsi="Arial" w:cs="Arial"/>
          <w:sz w:val="24"/>
          <w:szCs w:val="24"/>
        </w:rPr>
        <w:t>.</w:t>
      </w:r>
    </w:p>
    <w:p w14:paraId="579BDA98" w14:textId="497D8183" w:rsidR="003B2087" w:rsidRPr="003B2087" w:rsidRDefault="003B2087" w:rsidP="003B2087">
      <w:pPr>
        <w:rPr>
          <w:rFonts w:ascii="Arial" w:hAnsi="Arial" w:cs="Arial"/>
          <w:b/>
          <w:sz w:val="24"/>
          <w:szCs w:val="24"/>
        </w:rPr>
      </w:pPr>
    </w:p>
    <w:p w14:paraId="250D7322" w14:textId="7DF46355" w:rsidR="004F7797" w:rsidRDefault="006F357A">
      <w:pPr>
        <w:rPr>
          <w:rFonts w:ascii="Arial" w:hAnsi="Arial" w:cs="Arial"/>
          <w:b/>
          <w:sz w:val="24"/>
          <w:szCs w:val="24"/>
        </w:rPr>
      </w:pPr>
      <w:r>
        <w:rPr>
          <w:noProof/>
        </w:rPr>
        <w:drawing>
          <wp:inline distT="0" distB="0" distL="0" distR="0" wp14:anchorId="1C5D53E1" wp14:editId="5EF3DC1B">
            <wp:extent cx="59436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457700"/>
                    </a:xfrm>
                    <a:prstGeom prst="rect">
                      <a:avLst/>
                    </a:prstGeom>
                  </pic:spPr>
                </pic:pic>
              </a:graphicData>
            </a:graphic>
          </wp:inline>
        </w:drawing>
      </w:r>
      <w:r w:rsidR="004F7797">
        <w:rPr>
          <w:rFonts w:ascii="Arial" w:hAnsi="Arial" w:cs="Arial"/>
          <w:b/>
          <w:sz w:val="24"/>
          <w:szCs w:val="24"/>
        </w:rPr>
        <w:br w:type="page"/>
      </w:r>
    </w:p>
    <w:p w14:paraId="02BE55E0" w14:textId="21BE8553" w:rsidR="000E7DF9" w:rsidRDefault="000E7DF9" w:rsidP="007842F4">
      <w:pPr>
        <w:pStyle w:val="ListParagraph"/>
        <w:numPr>
          <w:ilvl w:val="0"/>
          <w:numId w:val="8"/>
        </w:numPr>
        <w:rPr>
          <w:rFonts w:ascii="Arial" w:hAnsi="Arial" w:cs="Arial"/>
          <w:b/>
          <w:sz w:val="24"/>
          <w:szCs w:val="24"/>
        </w:rPr>
      </w:pPr>
      <w:r>
        <w:rPr>
          <w:rFonts w:ascii="Arial" w:hAnsi="Arial" w:cs="Arial"/>
          <w:b/>
          <w:sz w:val="24"/>
          <w:szCs w:val="24"/>
        </w:rPr>
        <w:lastRenderedPageBreak/>
        <w:t xml:space="preserve">Transition </w:t>
      </w:r>
      <w:commentRangeStart w:id="36"/>
      <w:commentRangeStart w:id="37"/>
      <w:r>
        <w:rPr>
          <w:rFonts w:ascii="Arial" w:hAnsi="Arial" w:cs="Arial"/>
          <w:b/>
          <w:sz w:val="24"/>
          <w:szCs w:val="24"/>
        </w:rPr>
        <w:t>probabilities</w:t>
      </w:r>
      <w:commentRangeEnd w:id="36"/>
      <w:r w:rsidR="00827455">
        <w:rPr>
          <w:rStyle w:val="CommentReference"/>
        </w:rPr>
        <w:commentReference w:id="36"/>
      </w:r>
      <w:commentRangeEnd w:id="37"/>
      <w:r w:rsidR="00C71577">
        <w:rPr>
          <w:rStyle w:val="CommentReference"/>
        </w:rPr>
        <w:commentReference w:id="37"/>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w:t>
      </w:r>
      <w:commentRangeStart w:id="38"/>
      <w:r w:rsidR="001E0387" w:rsidRPr="00115D81">
        <w:rPr>
          <w:rFonts w:ascii="Arial" w:hAnsi="Arial" w:cs="Arial"/>
          <w:sz w:val="24"/>
          <w:szCs w:val="24"/>
        </w:rPr>
        <w:t xml:space="preserve">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xml:space="preserve">. </w:t>
      </w:r>
      <w:commentRangeEnd w:id="38"/>
      <w:r w:rsidR="00740718">
        <w:rPr>
          <w:rStyle w:val="CommentReference"/>
        </w:rPr>
        <w:commentReference w:id="38"/>
      </w:r>
      <w:r w:rsidR="00B3010C" w:rsidRPr="00115D81">
        <w:rPr>
          <w:rFonts w:ascii="Arial" w:hAnsi="Arial" w:cs="Arial"/>
          <w:sz w:val="24"/>
          <w:szCs w:val="24"/>
        </w:rPr>
        <w:t>The columns show a split between whether that focal state was or was not represented in the initial planting.</w:t>
      </w:r>
      <w:r w:rsidR="00115D81">
        <w:rPr>
          <w:rFonts w:ascii="Arial" w:hAnsi="Arial" w:cs="Arial"/>
          <w:sz w:val="24"/>
          <w:szCs w:val="24"/>
        </w:rPr>
        <w:t xml:space="preserve"> The states, in order, are natives, high priority, invasives, and drought tolerators.</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I think there are a few ways to clean up this figure to make it easier to interpret. I’d like to label each row with “Probability of Transition to Natives”, “Probability of Transition to Invasives”,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tolerators </w:t>
      </w:r>
      <w:r w:rsidR="00AA2F11">
        <w:rPr>
          <w:rFonts w:ascii="Arial" w:hAnsi="Arial" w:cs="Arial"/>
          <w:sz w:val="24"/>
          <w:szCs w:val="24"/>
        </w:rPr>
        <w:t>when its dry</w:t>
      </w:r>
      <w:r>
        <w:rPr>
          <w:rFonts w:ascii="Arial" w:hAnsi="Arial" w:cs="Arial"/>
          <w:sz w:val="24"/>
          <w:szCs w:val="24"/>
        </w:rPr>
        <w:t>.</w:t>
      </w:r>
    </w:p>
    <w:p w14:paraId="170EFB97" w14:textId="7D1E4187" w:rsidR="00F313FD" w:rsidRPr="00F313FD" w:rsidRDefault="003D183A" w:rsidP="00F313FD">
      <w:pPr>
        <w:rPr>
          <w:rFonts w:ascii="Arial" w:hAnsi="Arial" w:cs="Arial"/>
          <w:b/>
          <w:sz w:val="24"/>
          <w:szCs w:val="24"/>
        </w:rPr>
      </w:pPr>
      <w:r>
        <w:rPr>
          <w:noProof/>
        </w:rPr>
        <w:lastRenderedPageBreak/>
        <w:drawing>
          <wp:inline distT="0" distB="0" distL="0" distR="0" wp14:anchorId="0CC4D7B9" wp14:editId="76949B76">
            <wp:extent cx="4700270" cy="822960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00270" cy="8229600"/>
                    </a:xfrm>
                    <a:prstGeom prst="rect">
                      <a:avLst/>
                    </a:prstGeom>
                  </pic:spPr>
                </pic:pic>
              </a:graphicData>
            </a:graphic>
          </wp:inline>
        </w:drawing>
      </w:r>
    </w:p>
    <w:p w14:paraId="1AB12852" w14:textId="727D34BE" w:rsidR="00EA2F10" w:rsidRDefault="006D7C56" w:rsidP="001859A5">
      <w:pPr>
        <w:rPr>
          <w:rFonts w:ascii="Arial" w:hAnsi="Arial" w:cs="Arial"/>
          <w:b/>
          <w:sz w:val="24"/>
          <w:szCs w:val="24"/>
        </w:rPr>
      </w:pPr>
      <w:r>
        <w:rPr>
          <w:rFonts w:ascii="Arial" w:hAnsi="Arial" w:cs="Arial"/>
          <w:b/>
          <w:sz w:val="24"/>
          <w:szCs w:val="24"/>
        </w:rPr>
        <w:lastRenderedPageBreak/>
        <w:t>Discussion</w:t>
      </w:r>
    </w:p>
    <w:p w14:paraId="3D5053F7" w14:textId="77777777" w:rsidR="005D124D" w:rsidRPr="00F610CC" w:rsidRDefault="005D124D" w:rsidP="005D124D">
      <w:pPr>
        <w:pStyle w:val="ListParagraph"/>
        <w:numPr>
          <w:ilvl w:val="0"/>
          <w:numId w:val="1"/>
        </w:numPr>
        <w:rPr>
          <w:rFonts w:ascii="Arial" w:hAnsi="Arial" w:cs="Arial"/>
          <w:sz w:val="24"/>
          <w:szCs w:val="24"/>
        </w:rPr>
      </w:pPr>
      <w:r>
        <w:rPr>
          <w:rFonts w:ascii="Arial" w:hAnsi="Arial" w:cs="Arial"/>
          <w:sz w:val="24"/>
          <w:szCs w:val="24"/>
        </w:rPr>
        <w:t>Given the study’s context within a historic drought, it is important to consider that this range of community variation we see may not be representative of the full scope.</w:t>
      </w:r>
    </w:p>
    <w:p w14:paraId="485D45EC" w14:textId="77777777" w:rsidR="005D124D" w:rsidRDefault="005D124D" w:rsidP="001859A5">
      <w:pPr>
        <w:rPr>
          <w:rFonts w:ascii="Arial" w:hAnsi="Arial" w:cs="Arial"/>
          <w:b/>
          <w:sz w:val="24"/>
          <w:szCs w:val="24"/>
        </w:rPr>
      </w:pP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EC7D9B2" w14:textId="4B1E1E31" w:rsidR="00502088" w:rsidRDefault="00F02D16" w:rsidP="00502088">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r w:rsidR="00502088">
        <w:rPr>
          <w:rFonts w:ascii="Arial" w:hAnsi="Arial" w:cs="Arial"/>
          <w:sz w:val="24"/>
          <w:szCs w:val="24"/>
        </w:rPr>
        <w:t>?</w:t>
      </w:r>
    </w:p>
    <w:p w14:paraId="515A19DC" w14:textId="77777777" w:rsidR="004212D9" w:rsidRDefault="00337DF1" w:rsidP="00502088">
      <w:pPr>
        <w:pStyle w:val="ListParagraph"/>
        <w:numPr>
          <w:ilvl w:val="1"/>
          <w:numId w:val="6"/>
        </w:numPr>
        <w:rPr>
          <w:rFonts w:ascii="Arial" w:hAnsi="Arial" w:cs="Arial"/>
          <w:sz w:val="24"/>
          <w:szCs w:val="24"/>
        </w:rPr>
      </w:pPr>
      <w:r>
        <w:rPr>
          <w:rFonts w:ascii="Arial" w:hAnsi="Arial" w:cs="Arial"/>
          <w:sz w:val="24"/>
          <w:szCs w:val="24"/>
        </w:rPr>
        <w:t xml:space="preserve">3 of 4 state assignments roughly follow the general </w:t>
      </w:r>
      <w:r w:rsidR="00154AD5">
        <w:rPr>
          <w:rFonts w:ascii="Arial" w:hAnsi="Arial" w:cs="Arial"/>
          <w:sz w:val="24"/>
          <w:szCs w:val="24"/>
        </w:rPr>
        <w:t xml:space="preserve">notion of divisions between native, exotic, and invasive annual grasses. </w:t>
      </w:r>
      <w:r w:rsidR="006820E1">
        <w:rPr>
          <w:rFonts w:ascii="Arial" w:hAnsi="Arial" w:cs="Arial"/>
          <w:sz w:val="24"/>
          <w:szCs w:val="24"/>
        </w:rPr>
        <w:t xml:space="preserve">However, a fourth distinct state appears to have emerged post the onset of </w:t>
      </w:r>
      <w:r w:rsidR="00491F4C">
        <w:rPr>
          <w:rFonts w:ascii="Arial" w:hAnsi="Arial" w:cs="Arial"/>
          <w:sz w:val="24"/>
          <w:szCs w:val="24"/>
        </w:rPr>
        <w:t xml:space="preserve">a </w:t>
      </w:r>
      <w:r w:rsidR="006820E1">
        <w:rPr>
          <w:rFonts w:ascii="Arial" w:hAnsi="Arial" w:cs="Arial"/>
          <w:sz w:val="24"/>
          <w:szCs w:val="24"/>
        </w:rPr>
        <w:t>historic drought in 2012-2015</w:t>
      </w:r>
      <w:r w:rsidR="00BE77E4">
        <w:rPr>
          <w:rFonts w:ascii="Arial" w:hAnsi="Arial" w:cs="Arial"/>
          <w:sz w:val="24"/>
          <w:szCs w:val="24"/>
        </w:rPr>
        <w:t xml:space="preserve">. </w:t>
      </w:r>
      <w:r w:rsidR="00A231AF">
        <w:rPr>
          <w:rFonts w:ascii="Arial" w:hAnsi="Arial" w:cs="Arial"/>
          <w:sz w:val="24"/>
          <w:szCs w:val="24"/>
        </w:rPr>
        <w:t xml:space="preserve">While other clusters are characterized by </w:t>
      </w:r>
      <w:r w:rsidR="005D31CF">
        <w:rPr>
          <w:rFonts w:ascii="Arial" w:hAnsi="Arial" w:cs="Arial"/>
          <w:sz w:val="24"/>
          <w:szCs w:val="24"/>
        </w:rPr>
        <w:t>species that follow rough</w:t>
      </w:r>
      <w:r w:rsidR="00B87A6B">
        <w:rPr>
          <w:rFonts w:ascii="Arial" w:hAnsi="Arial" w:cs="Arial"/>
          <w:sz w:val="24"/>
          <w:szCs w:val="24"/>
        </w:rPr>
        <w:t xml:space="preserve"> notions of pre-existing associations within the system, this new assemblage arising during the drought period is identified by both naturalized and native grasses that appear able to capitalize on the unique conditions produced by this event.</w:t>
      </w:r>
    </w:p>
    <w:p w14:paraId="08990E36" w14:textId="4F61914B" w:rsidR="00C1222D" w:rsidRDefault="004212D9" w:rsidP="0058135F">
      <w:pPr>
        <w:pStyle w:val="ListParagraph"/>
        <w:numPr>
          <w:ilvl w:val="2"/>
          <w:numId w:val="6"/>
        </w:numPr>
        <w:rPr>
          <w:rFonts w:ascii="Arial" w:hAnsi="Arial" w:cs="Arial"/>
          <w:sz w:val="24"/>
          <w:szCs w:val="24"/>
        </w:rPr>
      </w:pPr>
      <w:r>
        <w:rPr>
          <w:rFonts w:ascii="Arial" w:hAnsi="Arial" w:cs="Arial"/>
          <w:sz w:val="24"/>
          <w:szCs w:val="24"/>
        </w:rPr>
        <w:t xml:space="preserve">This finding illustrates the power of partitioning methods to identify </w:t>
      </w:r>
      <w:r w:rsidR="00890EAC">
        <w:rPr>
          <w:rFonts w:ascii="Arial" w:hAnsi="Arial" w:cs="Arial"/>
          <w:sz w:val="24"/>
          <w:szCs w:val="24"/>
        </w:rPr>
        <w:t xml:space="preserve">discrete </w:t>
      </w:r>
      <w:r>
        <w:rPr>
          <w:rFonts w:ascii="Arial" w:hAnsi="Arial" w:cs="Arial"/>
          <w:sz w:val="24"/>
          <w:szCs w:val="24"/>
        </w:rPr>
        <w:t>vegetation types</w:t>
      </w:r>
      <w:r w:rsidR="00890EAC">
        <w:rPr>
          <w:rFonts w:ascii="Arial" w:hAnsi="Arial" w:cs="Arial"/>
          <w:sz w:val="24"/>
          <w:szCs w:val="24"/>
        </w:rPr>
        <w:t xml:space="preserve"> that may arise under novel circumstances</w:t>
      </w:r>
      <w:r w:rsidR="00A5133D">
        <w:rPr>
          <w:rFonts w:ascii="Arial" w:hAnsi="Arial" w:cs="Arial"/>
          <w:sz w:val="24"/>
          <w:szCs w:val="24"/>
        </w:rPr>
        <w:t xml:space="preserve"> in a given system. </w:t>
      </w:r>
      <w:r w:rsidR="00C1222D">
        <w:rPr>
          <w:rFonts w:ascii="Arial" w:hAnsi="Arial" w:cs="Arial"/>
          <w:sz w:val="24"/>
          <w:szCs w:val="24"/>
        </w:rPr>
        <w:t xml:space="preserve">Conceptual notions of species “groups” which exhibit correlated fluctuations in abundance often form the basis for exploratory </w:t>
      </w:r>
      <w:r w:rsidR="00C01962">
        <w:rPr>
          <w:rFonts w:ascii="Arial" w:hAnsi="Arial" w:cs="Arial"/>
          <w:sz w:val="24"/>
          <w:szCs w:val="24"/>
        </w:rPr>
        <w:t>analysis and management action</w:t>
      </w:r>
      <w:r w:rsidR="005C5B94">
        <w:rPr>
          <w:rFonts w:ascii="Arial" w:hAnsi="Arial" w:cs="Arial"/>
          <w:sz w:val="24"/>
          <w:szCs w:val="24"/>
        </w:rPr>
        <w:t>. While keen observers may be able to identify key vegetation types</w:t>
      </w:r>
      <w:r w:rsidR="0082700F">
        <w:rPr>
          <w:rFonts w:ascii="Arial" w:hAnsi="Arial" w:cs="Arial"/>
          <w:sz w:val="24"/>
          <w:szCs w:val="24"/>
        </w:rPr>
        <w:t xml:space="preserve"> over the long-term</w:t>
      </w:r>
      <w:r w:rsidR="00906A1E">
        <w:rPr>
          <w:rFonts w:ascii="Arial" w:hAnsi="Arial" w:cs="Arial"/>
          <w:sz w:val="24"/>
          <w:szCs w:val="24"/>
        </w:rPr>
        <w:t>,</w:t>
      </w:r>
      <w:r w:rsidR="00B05281">
        <w:rPr>
          <w:rFonts w:ascii="Arial" w:hAnsi="Arial" w:cs="Arial"/>
          <w:sz w:val="24"/>
          <w:szCs w:val="24"/>
        </w:rPr>
        <w:t xml:space="preserve"> </w:t>
      </w:r>
      <w:r w:rsidR="00EC20A7">
        <w:rPr>
          <w:rFonts w:ascii="Arial" w:hAnsi="Arial" w:cs="Arial"/>
          <w:sz w:val="24"/>
          <w:szCs w:val="24"/>
        </w:rPr>
        <w:t xml:space="preserve">more sensitive quantitative approaches are better predisposed to </w:t>
      </w:r>
      <w:r w:rsidR="002545E8">
        <w:rPr>
          <w:rFonts w:ascii="Arial" w:hAnsi="Arial" w:cs="Arial"/>
          <w:sz w:val="24"/>
          <w:szCs w:val="24"/>
        </w:rPr>
        <w:t xml:space="preserve">capture </w:t>
      </w:r>
      <w:r w:rsidR="00A807DC">
        <w:rPr>
          <w:rFonts w:ascii="Arial" w:hAnsi="Arial" w:cs="Arial"/>
          <w:sz w:val="24"/>
          <w:szCs w:val="24"/>
        </w:rPr>
        <w:t xml:space="preserve">these correlations </w:t>
      </w:r>
      <w:r w:rsidR="00EA1411">
        <w:rPr>
          <w:rFonts w:ascii="Arial" w:hAnsi="Arial" w:cs="Arial"/>
          <w:sz w:val="24"/>
          <w:szCs w:val="24"/>
        </w:rPr>
        <w:t>when deviating from historical norms.</w:t>
      </w:r>
    </w:p>
    <w:p w14:paraId="4E2AD1B0" w14:textId="33166FA6" w:rsidR="00910BB8" w:rsidRDefault="00C0296F" w:rsidP="00411AD7">
      <w:pPr>
        <w:pStyle w:val="ListParagraph"/>
        <w:numPr>
          <w:ilvl w:val="2"/>
          <w:numId w:val="6"/>
        </w:numPr>
        <w:rPr>
          <w:rFonts w:ascii="Arial" w:hAnsi="Arial" w:cs="Arial"/>
          <w:sz w:val="24"/>
          <w:szCs w:val="24"/>
        </w:rPr>
      </w:pPr>
      <w:r>
        <w:rPr>
          <w:rFonts w:ascii="Arial" w:hAnsi="Arial" w:cs="Arial"/>
          <w:sz w:val="24"/>
          <w:szCs w:val="24"/>
        </w:rPr>
        <w:t xml:space="preserve">However, </w:t>
      </w:r>
      <w:r w:rsidR="00D24193">
        <w:rPr>
          <w:rFonts w:ascii="Arial" w:hAnsi="Arial" w:cs="Arial"/>
          <w:sz w:val="24"/>
          <w:szCs w:val="24"/>
        </w:rPr>
        <w:t xml:space="preserve">we encourage caution in the interpretation of </w:t>
      </w:r>
      <w:r>
        <w:rPr>
          <w:rFonts w:ascii="Arial" w:hAnsi="Arial" w:cs="Arial"/>
          <w:sz w:val="24"/>
          <w:szCs w:val="24"/>
        </w:rPr>
        <w:t>these approache</w:t>
      </w:r>
      <w:r w:rsidR="00D24193">
        <w:rPr>
          <w:rFonts w:ascii="Arial" w:hAnsi="Arial" w:cs="Arial"/>
          <w:sz w:val="24"/>
          <w:szCs w:val="24"/>
        </w:rPr>
        <w:t xml:space="preserve">s, which </w:t>
      </w:r>
      <w:r>
        <w:rPr>
          <w:rFonts w:ascii="Arial" w:hAnsi="Arial" w:cs="Arial"/>
          <w:sz w:val="24"/>
          <w:szCs w:val="24"/>
        </w:rPr>
        <w:t>may be biased by the scale and duration of sampling</w:t>
      </w:r>
      <w:r w:rsidR="002C2BCC">
        <w:rPr>
          <w:rFonts w:ascii="Arial" w:hAnsi="Arial" w:cs="Arial"/>
          <w:sz w:val="24"/>
          <w:szCs w:val="24"/>
        </w:rPr>
        <w:t xml:space="preserve">; </w:t>
      </w:r>
      <w:r w:rsidR="00411AD7">
        <w:rPr>
          <w:rFonts w:ascii="Arial" w:hAnsi="Arial" w:cs="Arial"/>
          <w:sz w:val="24"/>
          <w:szCs w:val="24"/>
        </w:rPr>
        <w:t xml:space="preserve">our study, characterized by a historic drought, is not likely to represent the full scope of environmental variation experienced within this system, and should serve to complement, not replace, traditional state-transition frameworks. </w:t>
      </w:r>
    </w:p>
    <w:p w14:paraId="4292ED9C" w14:textId="0C68E1D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2EADAD09" w14:textId="69A45E76" w:rsidR="00A93F32" w:rsidRDefault="00374CD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As may be expected in a system characterized by non-equilibrium dynamics, </w:t>
      </w:r>
      <w:r w:rsidR="006C5BF0">
        <w:rPr>
          <w:rFonts w:ascii="Arial" w:hAnsi="Arial" w:cs="Arial"/>
          <w:sz w:val="24"/>
          <w:szCs w:val="24"/>
        </w:rPr>
        <w:t xml:space="preserve">transitions between vegetation clusters occurred frequently during the duration of sampling without clear convergence to a </w:t>
      </w:r>
      <w:r w:rsidR="0018650F">
        <w:rPr>
          <w:rFonts w:ascii="Arial" w:hAnsi="Arial" w:cs="Arial"/>
          <w:sz w:val="24"/>
          <w:szCs w:val="24"/>
        </w:rPr>
        <w:t>single</w:t>
      </w:r>
      <w:r w:rsidR="006C5BF0">
        <w:rPr>
          <w:rFonts w:ascii="Arial" w:hAnsi="Arial" w:cs="Arial"/>
          <w:sz w:val="24"/>
          <w:szCs w:val="24"/>
        </w:rPr>
        <w:t xml:space="preserve"> community type.</w:t>
      </w:r>
    </w:p>
    <w:p w14:paraId="6F9296F3" w14:textId="33BA0269" w:rsidR="00A93F32" w:rsidRDefault="00CB2A9A" w:rsidP="00A93F32">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w:t>
      </w:r>
      <w:r w:rsidR="00876BBC">
        <w:rPr>
          <w:rFonts w:ascii="Arial" w:hAnsi="Arial" w:cs="Arial"/>
          <w:sz w:val="24"/>
          <w:szCs w:val="24"/>
        </w:rPr>
        <w:t>transition frequencies</w:t>
      </w:r>
      <w:r w:rsidR="00F60019">
        <w:rPr>
          <w:rFonts w:ascii="Arial" w:hAnsi="Arial" w:cs="Arial"/>
          <w:sz w:val="24"/>
          <w:szCs w:val="24"/>
        </w:rPr>
        <w:t xml:space="preserve"> were not </w:t>
      </w:r>
      <w:r w:rsidR="00876BBC">
        <w:rPr>
          <w:rFonts w:ascii="Arial" w:hAnsi="Arial" w:cs="Arial"/>
          <w:sz w:val="24"/>
          <w:szCs w:val="24"/>
        </w:rPr>
        <w:t>uniform across all groups, instead varying as a function of priority effects, environmental variation, and state assignment.</w:t>
      </w:r>
      <w:r w:rsidR="00565461">
        <w:rPr>
          <w:rFonts w:ascii="Arial" w:hAnsi="Arial" w:cs="Arial"/>
          <w:sz w:val="24"/>
          <w:szCs w:val="24"/>
        </w:rPr>
        <w:t xml:space="preserve"> In particular, these trends appear to </w:t>
      </w:r>
      <w:r w:rsidR="000A7B67">
        <w:rPr>
          <w:rFonts w:ascii="Arial" w:hAnsi="Arial" w:cs="Arial"/>
          <w:sz w:val="24"/>
          <w:szCs w:val="24"/>
        </w:rPr>
        <w:t xml:space="preserve">broadly </w:t>
      </w:r>
      <w:r w:rsidR="00565461">
        <w:rPr>
          <w:rFonts w:ascii="Arial" w:hAnsi="Arial" w:cs="Arial"/>
          <w:sz w:val="24"/>
          <w:szCs w:val="24"/>
        </w:rPr>
        <w:t xml:space="preserve">reflect established </w:t>
      </w:r>
      <w:r w:rsidR="00D57758">
        <w:rPr>
          <w:rFonts w:ascii="Arial" w:hAnsi="Arial" w:cs="Arial"/>
          <w:sz w:val="24"/>
          <w:szCs w:val="24"/>
        </w:rPr>
        <w:lastRenderedPageBreak/>
        <w:t xml:space="preserve">patterns of colonization ability, invasion resistance, and environmental </w:t>
      </w:r>
      <w:r w:rsidR="007C4007">
        <w:rPr>
          <w:rFonts w:ascii="Arial" w:hAnsi="Arial" w:cs="Arial"/>
          <w:sz w:val="24"/>
          <w:szCs w:val="24"/>
        </w:rPr>
        <w:t xml:space="preserve">affinity </w:t>
      </w:r>
      <w:r w:rsidR="00E67534">
        <w:rPr>
          <w:rFonts w:ascii="Arial" w:hAnsi="Arial" w:cs="Arial"/>
          <w:sz w:val="24"/>
          <w:szCs w:val="24"/>
        </w:rPr>
        <w:t xml:space="preserve">in constituent </w:t>
      </w:r>
      <w:r w:rsidR="00861098">
        <w:rPr>
          <w:rFonts w:ascii="Arial" w:hAnsi="Arial" w:cs="Arial"/>
          <w:sz w:val="24"/>
          <w:szCs w:val="24"/>
        </w:rPr>
        <w:t>species.</w:t>
      </w:r>
    </w:p>
    <w:p w14:paraId="6D0F8730" w14:textId="68F9BB44" w:rsidR="00D5474C" w:rsidRDefault="008428CC"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Exotic annual grasses which dominate cluster 1, for example</w:t>
      </w:r>
      <w:r w:rsidR="00A50563">
        <w:rPr>
          <w:rFonts w:ascii="Arial" w:hAnsi="Arial" w:cs="Arial"/>
          <w:sz w:val="24"/>
          <w:szCs w:val="24"/>
        </w:rPr>
        <w:t>, were able to quickly dominate communities when represented in seeding mixes.</w:t>
      </w:r>
      <w:r w:rsidR="00CB5FEC">
        <w:rPr>
          <w:rFonts w:ascii="Arial" w:hAnsi="Arial" w:cs="Arial"/>
          <w:sz w:val="24"/>
          <w:szCs w:val="24"/>
        </w:rPr>
        <w:t xml:space="preserve"> </w:t>
      </w:r>
      <w:r w:rsidR="00C6465D">
        <w:rPr>
          <w:rFonts w:ascii="Arial" w:hAnsi="Arial" w:cs="Arial"/>
          <w:sz w:val="24"/>
          <w:szCs w:val="24"/>
        </w:rPr>
        <w:t xml:space="preserve">Despite initial colonization, cluster 1 assignments </w:t>
      </w:r>
      <w:r w:rsidR="002F2248">
        <w:rPr>
          <w:rFonts w:ascii="Arial" w:hAnsi="Arial" w:cs="Arial"/>
          <w:sz w:val="24"/>
          <w:szCs w:val="24"/>
        </w:rPr>
        <w:t xml:space="preserve">were characterized by low stability and </w:t>
      </w:r>
      <w:r w:rsidR="00C6465D">
        <w:rPr>
          <w:rFonts w:ascii="Arial" w:hAnsi="Arial" w:cs="Arial"/>
          <w:sz w:val="24"/>
          <w:szCs w:val="24"/>
        </w:rPr>
        <w:t>quickly transitioned, often to cluster 2 (invasive species)</w:t>
      </w:r>
      <w:r w:rsidR="002F2248">
        <w:rPr>
          <w:rFonts w:ascii="Arial" w:hAnsi="Arial" w:cs="Arial"/>
          <w:sz w:val="24"/>
          <w:szCs w:val="24"/>
        </w:rPr>
        <w:t>.</w:t>
      </w:r>
    </w:p>
    <w:p w14:paraId="4F91FD5D" w14:textId="3C584DBB" w:rsidR="002F2248" w:rsidRPr="00D5474C" w:rsidRDefault="002F2248" w:rsidP="00D5474C">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is in contrast two cluster 1, native perennial grasses, which </w:t>
      </w:r>
      <w:r w:rsidR="002F5CC0">
        <w:rPr>
          <w:rFonts w:ascii="Arial" w:hAnsi="Arial" w:cs="Arial"/>
          <w:sz w:val="24"/>
          <w:szCs w:val="24"/>
        </w:rPr>
        <w:t xml:space="preserve">were characterized by high stability across a variety of climatic conditions, </w:t>
      </w:r>
      <w:r w:rsidR="00713404">
        <w:rPr>
          <w:rFonts w:ascii="Arial" w:hAnsi="Arial" w:cs="Arial"/>
          <w:sz w:val="24"/>
          <w:szCs w:val="24"/>
        </w:rPr>
        <w:t xml:space="preserve">but largely unable to </w:t>
      </w:r>
      <w:r w:rsidR="009F1681">
        <w:rPr>
          <w:rFonts w:ascii="Arial" w:hAnsi="Arial" w:cs="Arial"/>
          <w:sz w:val="24"/>
          <w:szCs w:val="24"/>
        </w:rPr>
        <w:t>compose a significant proportion of communities where they were not represented in initial seeding.</w:t>
      </w:r>
    </w:p>
    <w:p w14:paraId="0FC77A99" w14:textId="72B6F0F5" w:rsidR="00A93F32" w:rsidRDefault="00A93F32" w:rsidP="00A93F32">
      <w:pPr>
        <w:spacing w:after="160" w:line="259" w:lineRule="auto"/>
        <w:rPr>
          <w:rFonts w:ascii="Arial" w:hAnsi="Arial" w:cs="Arial"/>
          <w:sz w:val="24"/>
          <w:szCs w:val="24"/>
        </w:rPr>
      </w:pPr>
    </w:p>
    <w:p w14:paraId="6F46DBBD" w14:textId="77777777" w:rsidR="00A93F32" w:rsidRPr="00A93F32" w:rsidRDefault="00A93F32" w:rsidP="00A93F32">
      <w:pPr>
        <w:spacing w:after="160" w:line="259" w:lineRule="auto"/>
        <w:rPr>
          <w:rFonts w:ascii="Arial" w:hAnsi="Arial" w:cs="Arial"/>
          <w:sz w:val="24"/>
          <w:szCs w:val="24"/>
        </w:rPr>
      </w:pP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We find that many transitions </w:t>
      </w:r>
      <w:commentRangeStart w:id="39"/>
      <w:r>
        <w:rPr>
          <w:rFonts w:ascii="Arial" w:hAnsi="Arial" w:cs="Arial"/>
          <w:sz w:val="24"/>
          <w:szCs w:val="24"/>
        </w:rPr>
        <w:t>between communities are reversible and highly frequent, corresponding with ou</w:t>
      </w:r>
      <w:commentRangeEnd w:id="39"/>
      <w:r w:rsidR="004C7D11">
        <w:rPr>
          <w:rStyle w:val="CommentReference"/>
        </w:rPr>
        <w:commentReference w:id="39"/>
      </w:r>
      <w:r>
        <w:rPr>
          <w:rFonts w:ascii="Arial" w:hAnsi="Arial" w:cs="Arial"/>
          <w:sz w:val="24"/>
          <w:szCs w:val="24"/>
        </w:rPr>
        <w:t>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w:t>
      </w:r>
      <w:commentRangeStart w:id="40"/>
      <w:r w:rsidR="003C50A8">
        <w:rPr>
          <w:rFonts w:ascii="Arial" w:hAnsi="Arial" w:cs="Arial"/>
          <w:sz w:val="24"/>
          <w:szCs w:val="24"/>
        </w:rPr>
        <w:t>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commentRangeEnd w:id="40"/>
      <w:r w:rsidR="00135EBB">
        <w:rPr>
          <w:rStyle w:val="CommentReference"/>
        </w:rPr>
        <w:commentReference w:id="40"/>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 xml:space="preserve">States </w:t>
      </w:r>
      <w:commentRangeStart w:id="41"/>
      <w:r w:rsidR="00493A29">
        <w:rPr>
          <w:rFonts w:ascii="Arial" w:hAnsi="Arial" w:cs="Arial"/>
          <w:sz w:val="24"/>
          <w:szCs w:val="24"/>
        </w:rPr>
        <w:t>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commentRangeEnd w:id="41"/>
      <w:r w:rsidR="00DF405F">
        <w:rPr>
          <w:rStyle w:val="CommentReference"/>
        </w:rPr>
        <w:commentReference w:id="41"/>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transition to a native state later on.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w:t>
      </w:r>
      <w:commentRangeStart w:id="42"/>
      <w:r w:rsidR="004B0AC8">
        <w:rPr>
          <w:rFonts w:ascii="Arial" w:hAnsi="Arial" w:cs="Arial"/>
          <w:sz w:val="24"/>
          <w:szCs w:val="24"/>
        </w:rPr>
        <w:t>n.</w:t>
      </w:r>
      <w:commentRangeEnd w:id="42"/>
      <w:r w:rsidR="009D30C2">
        <w:rPr>
          <w:rStyle w:val="CommentReference"/>
        </w:rPr>
        <w:commentReference w:id="42"/>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lastRenderedPageBreak/>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groups of species that have similar patterns of abundance</w:t>
      </w:r>
      <w:r w:rsidR="00F83235">
        <w:rPr>
          <w:rFonts w:ascii="Arial" w:hAnsi="Arial" w:cs="Arial"/>
          <w:sz w:val="24"/>
          <w:szCs w:val="24"/>
        </w:rPr>
        <w:t xml:space="preserve">, but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43"/>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43"/>
      <w:r w:rsidR="00487C92">
        <w:rPr>
          <w:rStyle w:val="CommentReference"/>
        </w:rPr>
        <w:commentReference w:id="43"/>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This </w:t>
      </w:r>
      <w:commentRangeStart w:id="44"/>
      <w:r>
        <w:rPr>
          <w:rFonts w:ascii="Arial" w:hAnsi="Arial" w:cs="Arial"/>
          <w:sz w:val="24"/>
          <w:szCs w:val="24"/>
        </w:rPr>
        <w:t>sort</w:t>
      </w:r>
      <w:commentRangeEnd w:id="44"/>
      <w:r w:rsidR="00AA4AF2">
        <w:rPr>
          <w:rStyle w:val="CommentReference"/>
        </w:rPr>
        <w:commentReference w:id="44"/>
      </w:r>
      <w:r>
        <w:rPr>
          <w:rFonts w:ascii="Arial" w:hAnsi="Arial" w:cs="Arial"/>
          <w:sz w:val="24"/>
          <w:szCs w:val="24"/>
        </w:rPr>
        <w:t xml:space="preserve"> of analysis is limited to the scope of total community variation observed within a given time series of observations – quantitative analysis can be used to complement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w:t>
      </w:r>
      <w:commentRangeStart w:id="45"/>
      <w:r w:rsidR="003D2A17">
        <w:rPr>
          <w:rFonts w:ascii="Arial" w:hAnsi="Arial" w:cs="Arial"/>
          <w:sz w:val="24"/>
          <w:szCs w:val="24"/>
        </w:rPr>
        <w:t>fashion</w:t>
      </w:r>
      <w:commentRangeEnd w:id="45"/>
      <w:r w:rsidR="00131B3C">
        <w:rPr>
          <w:rStyle w:val="CommentReference"/>
        </w:rPr>
        <w:commentReference w:id="45"/>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Dynamics :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agchi, S., Briske, D. D., Wu, X. B., McClaran, M. P., Bestelmeyer, B. T., &amp; Fernández-Giménez,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5). Society for Range Management State-and-Transition Models , Thresholds , and Rangeland Health : A Synthesis of Ecological Concepts and Perspectives Author ( s ): D . D . Briske , S . D . Fuhlendorf and F . E . Smeins Published by :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Bestelmeyer,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D’Antonio,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by :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nestedness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Seabloom, E. W., Harpole, W. S., &amp; de Mazancourt,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lastRenderedPageBreak/>
        <w:t xml:space="preserve">Gea-Izquierdo, G., Gennet,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arpole, W. S., Potts, D. L., &amp; Suding,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enneman, C., Seavy, N. E., &amp; Gardali,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Prugh, L. R., Deguines, N., Grinath, J. B., Suding, K. N., Bean, W. T., Stafford, R., &amp; Brashares,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eabloom, E. W., Harpol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Harpole, W. S., &amp; Suding,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25F11F24" w14:textId="2E4476FB" w:rsidR="00E406E7"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r>
        <w:rPr>
          <w:rFonts w:ascii="Arial" w:hAnsi="Arial" w:cs="Arial"/>
          <w:b/>
          <w:sz w:val="24"/>
          <w:szCs w:val="24"/>
        </w:rPr>
        <w:t>NBClust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r>
        <w:rPr>
          <w:rFonts w:ascii="Arial" w:hAnsi="Arial" w:cs="Arial"/>
          <w:sz w:val="24"/>
          <w:szCs w:val="24"/>
        </w:rPr>
        <w:t>Older figur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139538ED" w:rsidR="008E75AD" w:rsidRDefault="008E75AD" w:rsidP="008E75AD">
      <w:pPr>
        <w:rPr>
          <w:rFonts w:ascii="Arial" w:hAnsi="Arial" w:cs="Arial"/>
          <w:b/>
          <w:sz w:val="24"/>
          <w:szCs w:val="24"/>
        </w:rPr>
      </w:pPr>
    </w:p>
    <w:p w14:paraId="5EB5A959" w14:textId="7A2E9F95" w:rsidR="00E406E7" w:rsidRDefault="00E406E7" w:rsidP="008E75AD">
      <w:pPr>
        <w:rPr>
          <w:rFonts w:ascii="Arial" w:hAnsi="Arial" w:cs="Arial"/>
          <w:b/>
          <w:sz w:val="24"/>
          <w:szCs w:val="24"/>
        </w:rPr>
      </w:pPr>
    </w:p>
    <w:p w14:paraId="69AD18AD" w14:textId="3098A74D" w:rsidR="00E406E7" w:rsidRDefault="00E406E7" w:rsidP="008E75AD">
      <w:pPr>
        <w:rPr>
          <w:rFonts w:ascii="Arial" w:hAnsi="Arial" w:cs="Arial"/>
          <w:b/>
          <w:sz w:val="24"/>
          <w:szCs w:val="24"/>
        </w:rPr>
      </w:pPr>
    </w:p>
    <w:p w14:paraId="6B56F183" w14:textId="017C25CE" w:rsidR="00E406E7" w:rsidRDefault="00E406E7" w:rsidP="008E75AD">
      <w:pPr>
        <w:rPr>
          <w:rFonts w:ascii="Arial" w:hAnsi="Arial" w:cs="Arial"/>
          <w:b/>
          <w:sz w:val="24"/>
          <w:szCs w:val="24"/>
        </w:rPr>
      </w:pPr>
    </w:p>
    <w:p w14:paraId="12C30304" w14:textId="5E576640" w:rsidR="00E406E7" w:rsidRDefault="00E406E7" w:rsidP="008E75AD">
      <w:pPr>
        <w:rPr>
          <w:rFonts w:ascii="Arial" w:hAnsi="Arial" w:cs="Arial"/>
          <w:b/>
          <w:sz w:val="24"/>
          <w:szCs w:val="24"/>
        </w:rPr>
      </w:pPr>
    </w:p>
    <w:p w14:paraId="59FA9AA0" w14:textId="7E0AC789" w:rsidR="00E406E7" w:rsidRDefault="00E406E7" w:rsidP="008E75AD">
      <w:pPr>
        <w:rPr>
          <w:rFonts w:ascii="Arial" w:hAnsi="Arial" w:cs="Arial"/>
          <w:b/>
          <w:sz w:val="24"/>
          <w:szCs w:val="24"/>
        </w:rPr>
      </w:pPr>
    </w:p>
    <w:p w14:paraId="7E95C3AF" w14:textId="52810696" w:rsidR="00E406E7" w:rsidRDefault="00E406E7" w:rsidP="008E75AD">
      <w:pPr>
        <w:rPr>
          <w:rFonts w:ascii="Arial" w:hAnsi="Arial" w:cs="Arial"/>
          <w:b/>
          <w:sz w:val="24"/>
          <w:szCs w:val="24"/>
        </w:rPr>
      </w:pPr>
    </w:p>
    <w:p w14:paraId="3AE685A1" w14:textId="2B6ECD20" w:rsidR="00E406E7" w:rsidRDefault="00A62C7C" w:rsidP="00E406E7">
      <w:pPr>
        <w:pStyle w:val="ListParagraph"/>
        <w:numPr>
          <w:ilvl w:val="0"/>
          <w:numId w:val="3"/>
        </w:numPr>
        <w:rPr>
          <w:rFonts w:ascii="Arial" w:hAnsi="Arial" w:cs="Arial"/>
          <w:b/>
          <w:sz w:val="24"/>
          <w:szCs w:val="24"/>
        </w:rPr>
      </w:pPr>
      <w:r>
        <w:rPr>
          <w:rFonts w:ascii="Arial" w:hAnsi="Arial" w:cs="Arial"/>
          <w:b/>
          <w:sz w:val="24"/>
          <w:szCs w:val="24"/>
        </w:rPr>
        <w:lastRenderedPageBreak/>
        <w:t xml:space="preserve">Mean cover across all plots </w:t>
      </w:r>
      <w:r w:rsidR="004E3B20">
        <w:rPr>
          <w:rFonts w:ascii="Arial" w:hAnsi="Arial" w:cs="Arial"/>
          <w:b/>
          <w:sz w:val="24"/>
          <w:szCs w:val="24"/>
        </w:rPr>
        <w:t xml:space="preserve">of </w:t>
      </w:r>
      <w:r w:rsidR="003444F2">
        <w:rPr>
          <w:rFonts w:ascii="Arial" w:hAnsi="Arial" w:cs="Arial"/>
          <w:b/>
          <w:sz w:val="24"/>
          <w:szCs w:val="24"/>
        </w:rPr>
        <w:t>2 most representative species per cluster</w:t>
      </w:r>
    </w:p>
    <w:p w14:paraId="54BFFEEB" w14:textId="4ACD456F" w:rsidR="00075FCE" w:rsidRPr="00075FCE" w:rsidRDefault="00075FCE" w:rsidP="00075FCE">
      <w:pPr>
        <w:pStyle w:val="ListParagraph"/>
        <w:rPr>
          <w:rFonts w:ascii="Arial" w:hAnsi="Arial" w:cs="Arial"/>
          <w:sz w:val="24"/>
          <w:szCs w:val="24"/>
        </w:rPr>
      </w:pPr>
      <w:r>
        <w:rPr>
          <w:rFonts w:ascii="Arial" w:hAnsi="Arial" w:cs="Arial"/>
          <w:sz w:val="24"/>
          <w:szCs w:val="24"/>
        </w:rPr>
        <w:t xml:space="preserve">An important caveat here when interpreting this graph – correlated responses in general do not demonstrate the same rationale </w:t>
      </w:r>
      <w:r w:rsidR="00574A93">
        <w:rPr>
          <w:rFonts w:ascii="Arial" w:hAnsi="Arial" w:cs="Arial"/>
          <w:sz w:val="24"/>
          <w:szCs w:val="24"/>
        </w:rPr>
        <w:t xml:space="preserve">that is used to generate clusters. While these are related, an aggregated visualization like this </w:t>
      </w:r>
      <w:r w:rsidR="00187B1C">
        <w:rPr>
          <w:rFonts w:ascii="Arial" w:hAnsi="Arial" w:cs="Arial"/>
          <w:sz w:val="24"/>
          <w:szCs w:val="24"/>
        </w:rPr>
        <w:t xml:space="preserve">does not show </w:t>
      </w:r>
      <w:r w:rsidR="00EA521C">
        <w:rPr>
          <w:rFonts w:ascii="Arial" w:hAnsi="Arial" w:cs="Arial"/>
          <w:sz w:val="24"/>
          <w:szCs w:val="24"/>
        </w:rPr>
        <w:t xml:space="preserve">the plot-levels trends that are used to generate clusters. High cover in a small subset of plots is more likely to produce cluster associations than a broadly-distributed species with low cover. This graph cannot </w:t>
      </w:r>
      <w:r w:rsidR="00073C5C">
        <w:rPr>
          <w:rFonts w:ascii="Arial" w:hAnsi="Arial" w:cs="Arial"/>
          <w:sz w:val="24"/>
          <w:szCs w:val="24"/>
        </w:rPr>
        <w:t>discriminate between these patterns,</w:t>
      </w:r>
      <w:r w:rsidR="00EA521C">
        <w:rPr>
          <w:rFonts w:ascii="Arial" w:hAnsi="Arial" w:cs="Arial"/>
          <w:sz w:val="24"/>
          <w:szCs w:val="24"/>
        </w:rPr>
        <w:t xml:space="preserve"> but is interesting nonetheless.</w:t>
      </w:r>
    </w:p>
    <w:p w14:paraId="7D4BA024" w14:textId="39DFC56A" w:rsidR="00A62C7C" w:rsidRPr="00073C5C" w:rsidRDefault="00E87C2A" w:rsidP="00073C5C">
      <w:pPr>
        <w:jc w:val="center"/>
        <w:rPr>
          <w:rFonts w:ascii="Arial" w:hAnsi="Arial" w:cs="Arial"/>
          <w:b/>
          <w:sz w:val="24"/>
          <w:szCs w:val="24"/>
        </w:rPr>
      </w:pPr>
      <w:r>
        <w:rPr>
          <w:noProof/>
        </w:rPr>
        <w:drawing>
          <wp:inline distT="0" distB="0" distL="0" distR="0" wp14:anchorId="58A5567D" wp14:editId="541EE206">
            <wp:extent cx="3837905" cy="640153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498" cy="6437554"/>
                    </a:xfrm>
                    <a:prstGeom prst="rect">
                      <a:avLst/>
                    </a:prstGeom>
                  </pic:spPr>
                </pic:pic>
              </a:graphicData>
            </a:graphic>
          </wp:inline>
        </w:drawing>
      </w:r>
    </w:p>
    <w:p w14:paraId="3C957375" w14:textId="78A8C2F1"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lastRenderedPageBreak/>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1" w:author="Sarah G" w:date="2018-12-19T14:30:00Z" w:initials="SG">
    <w:p w14:paraId="097295DB" w14:textId="5A8FEFCB" w:rsidR="004C62B2" w:rsidRDefault="004C62B2">
      <w:pPr>
        <w:pStyle w:val="CommentText"/>
      </w:pPr>
      <w:r>
        <w:rPr>
          <w:rStyle w:val="CommentReference"/>
        </w:rPr>
        <w:annotationRef/>
      </w:r>
      <w:r>
        <w:t>If you want to talk about resilience, you need both, self-reorganizing is important and different than resisting change</w:t>
      </w:r>
    </w:p>
  </w:comment>
  <w:comment w:id="2" w:author="Valerie Eviner" w:date="2019-01-14T17:35:00Z" w:initials="VE">
    <w:p w14:paraId="3DED775B" w14:textId="2C57170F" w:rsidR="00B44668" w:rsidRDefault="00B44668">
      <w:pPr>
        <w:pStyle w:val="CommentText"/>
      </w:pPr>
      <w:r>
        <w:rPr>
          <w:rStyle w:val="CommentReference"/>
        </w:rPr>
        <w:annotationRef/>
      </w:r>
      <w:r>
        <w:t>I think you have too much emphasis on resilience here, compared to what you'll address with the data</w:t>
      </w:r>
    </w:p>
    <w:p w14:paraId="241C6B99" w14:textId="2B64BE5A" w:rsidR="00B44668" w:rsidRDefault="00B44668">
      <w:pPr>
        <w:pStyle w:val="CommentText"/>
      </w:pPr>
      <w:r>
        <w:t>State and transitions and resilience are not necessarily synonymous, and with so much resilience background, I'd expect more direct analysis of resilience (compared to just state and transition)</w:t>
      </w:r>
      <w:r w:rsidR="00F36E71">
        <w:t>- state and transition can be either compositional shifts within a system (e.g. grasslands), or shifts in ecosystem type (e.g. grassland to shrubland). Resilience is usually more about either maintenance of the system (with changes in composition being a mechanism of the non-equilibrium state), than changes in composition within a state type</w:t>
      </w:r>
    </w:p>
    <w:p w14:paraId="52E755B7" w14:textId="0FD03137" w:rsidR="000A4D78" w:rsidRDefault="000A4D78">
      <w:pPr>
        <w:pStyle w:val="CommentText"/>
      </w:pPr>
    </w:p>
    <w:p w14:paraId="40FCB564" w14:textId="28C3B9ED" w:rsidR="000A4D78" w:rsidRDefault="000A4D78">
      <w:pPr>
        <w:pStyle w:val="CommentText"/>
      </w:pPr>
      <w:r>
        <w:t>The way resilience is used in the results (e.g. how well does a certain state stick around) is valid, but in this broad intro, it seems to imply broader changes, isn't specific enough</w:t>
      </w:r>
    </w:p>
  </w:comment>
  <w:comment w:id="3" w:author="Sarah G" w:date="2018-12-19T14:44:00Z" w:initials="SG">
    <w:p w14:paraId="2741AFF9" w14:textId="33AF62A3" w:rsidR="00723CE7" w:rsidRDefault="00723CE7">
      <w:pPr>
        <w:pStyle w:val="CommentText"/>
      </w:pPr>
      <w:r>
        <w:rPr>
          <w:rStyle w:val="CommentReference"/>
        </w:rPr>
        <w:annotationRef/>
      </w:r>
      <w:r>
        <w:t>Maybe add “which may/does not exist) in case someone asks why</w:t>
      </w:r>
    </w:p>
  </w:comment>
  <w:comment w:id="4" w:author="Valerie Eviner" w:date="2019-01-14T17:47:00Z" w:initials="VE">
    <w:p w14:paraId="35A2F3E9" w14:textId="5F1E1544" w:rsidR="00106782" w:rsidRDefault="00106782">
      <w:pPr>
        <w:pStyle w:val="CommentText"/>
      </w:pPr>
      <w:r>
        <w:rPr>
          <w:rStyle w:val="CommentReference"/>
        </w:rPr>
        <w:annotationRef/>
      </w:r>
      <w:r>
        <w:t>This section is really strong, and gets more to the crux of what this study can contribute- both conceptually and for management</w:t>
      </w:r>
    </w:p>
  </w:comment>
  <w:comment w:id="5" w:author="evan batzer" w:date="2019-01-07T12:18:00Z" w:initials="EB">
    <w:p w14:paraId="30B564D7" w14:textId="00AC83B8" w:rsidR="00F40FB1" w:rsidRDefault="00F40FB1">
      <w:pPr>
        <w:pStyle w:val="CommentText"/>
      </w:pPr>
      <w:r>
        <w:rPr>
          <w:rStyle w:val="CommentReference"/>
        </w:rPr>
        <w:annotationRef/>
      </w:r>
      <w:r>
        <w:t>Citation?</w:t>
      </w:r>
    </w:p>
  </w:comment>
  <w:comment w:id="6" w:author="Sarah G" w:date="2018-12-19T14:54:00Z" w:initials="SG">
    <w:p w14:paraId="53D2B516" w14:textId="3BDD9974" w:rsidR="001100C6" w:rsidRDefault="001100C6">
      <w:pPr>
        <w:pStyle w:val="CommentText"/>
      </w:pPr>
      <w:r>
        <w:rPr>
          <w:rStyle w:val="CommentReference"/>
        </w:rPr>
        <w:annotationRef/>
      </w:r>
      <w:r>
        <w:t xml:space="preserve">Which are? Back up a little bit. </w:t>
      </w:r>
    </w:p>
  </w:comment>
  <w:comment w:id="8" w:author="Valerie Eviner" w:date="2019-01-14T17:52:00Z" w:initials="VE">
    <w:p w14:paraId="0F104BF1" w14:textId="14754A65" w:rsidR="007F6FF8" w:rsidRDefault="007F6FF8">
      <w:pPr>
        <w:pStyle w:val="CommentText"/>
      </w:pPr>
      <w:r>
        <w:rPr>
          <w:rStyle w:val="CommentReference"/>
        </w:rPr>
        <w:annotationRef/>
      </w:r>
      <w:r>
        <w:t>Yep, wasn't sure what the question is here</w:t>
      </w:r>
    </w:p>
  </w:comment>
  <w:comment w:id="9" w:author="evan batzer" w:date="2019-01-18T16:50:00Z" w:initials="eb">
    <w:p w14:paraId="665064D7" w14:textId="35397CA6" w:rsidR="00D11922" w:rsidRDefault="00D11922">
      <w:pPr>
        <w:pStyle w:val="CommentText"/>
      </w:pPr>
      <w:r>
        <w:rPr>
          <w:rStyle w:val="CommentReference"/>
        </w:rPr>
        <w:annotationRef/>
      </w:r>
    </w:p>
  </w:comment>
  <w:comment w:id="10" w:author="Valerie Eviner" w:date="2019-01-14T17:53:00Z" w:initials="VE">
    <w:p w14:paraId="7C95FD8F" w14:textId="454ADB70" w:rsidR="002E686D" w:rsidRDefault="002E686D">
      <w:pPr>
        <w:pStyle w:val="CommentText"/>
      </w:pPr>
      <w:r>
        <w:rPr>
          <w:rStyle w:val="CommentReference"/>
        </w:rPr>
        <w:annotationRef/>
      </w:r>
      <w:r>
        <w:t>Phrasing clunky</w:t>
      </w:r>
    </w:p>
  </w:comment>
  <w:comment w:id="11" w:author="Valerie Eviner" w:date="2018-11-25T22:27:00Z" w:initials="VE">
    <w:p w14:paraId="2AE95460" w14:textId="4F94E75C" w:rsidR="00BD1375" w:rsidRDefault="00BD1375">
      <w:pPr>
        <w:pStyle w:val="CommentText"/>
      </w:pPr>
      <w:r>
        <w:rPr>
          <w:rStyle w:val="CommentReference"/>
        </w:rPr>
        <w:annotationRef/>
      </w:r>
      <w:r>
        <w:t>Lolium is now festuca</w:t>
      </w:r>
    </w:p>
  </w:comment>
  <w:comment w:id="12"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17" w:author="Valerie Eviner" w:date="2019-01-14T18:10:00Z" w:initials="VE">
    <w:p w14:paraId="161FD348" w14:textId="77777777" w:rsidR="001F65A8" w:rsidRDefault="001F65A8" w:rsidP="001F65A8">
      <w:pPr>
        <w:pStyle w:val="CommentText"/>
      </w:pPr>
      <w:r>
        <w:rPr>
          <w:rStyle w:val="CommentReference"/>
        </w:rPr>
        <w:annotationRef/>
      </w:r>
      <w:r>
        <w:t>Mention why this period</w:t>
      </w:r>
    </w:p>
  </w:comment>
  <w:comment w:id="18" w:author="evan batzer" w:date="2019-01-26T13:42:00Z" w:initials="eb">
    <w:p w14:paraId="12041313" w14:textId="2788277F" w:rsidR="00697126" w:rsidRDefault="00697126">
      <w:pPr>
        <w:pStyle w:val="CommentText"/>
      </w:pPr>
      <w:r>
        <w:rPr>
          <w:rStyle w:val="CommentReference"/>
        </w:rPr>
        <w:annotationRef/>
      </w:r>
      <w:r w:rsidR="00A76F78">
        <w:t>Added mention above</w:t>
      </w:r>
      <w:r>
        <w:t xml:space="preserve"> – this is the earliest year when we </w:t>
      </w:r>
      <w:r w:rsidR="003D7343">
        <w:t xml:space="preserve">can calculate our metric from </w:t>
      </w:r>
      <w:r>
        <w:t xml:space="preserve">CIMIS data </w:t>
      </w:r>
    </w:p>
  </w:comment>
  <w:comment w:id="15" w:author="Valerie Eviner" w:date="2018-11-25T22:31:00Z" w:initials="VE">
    <w:p w14:paraId="5DF92681" w14:textId="77777777" w:rsidR="001F65A8" w:rsidRDefault="001F65A8" w:rsidP="001F65A8">
      <w:pPr>
        <w:pStyle w:val="CommentText"/>
      </w:pPr>
      <w:r>
        <w:rPr>
          <w:rStyle w:val="CommentReference"/>
        </w:rPr>
        <w:annotationRef/>
      </w:r>
      <w:r>
        <w:t>Why this time period?</w:t>
      </w:r>
    </w:p>
  </w:comment>
  <w:comment w:id="16" w:author="evan batzer" w:date="2018-11-29T13:27:00Z" w:initials="EB">
    <w:p w14:paraId="3A47094A" w14:textId="77777777" w:rsidR="001F65A8" w:rsidRDefault="001F65A8" w:rsidP="001F65A8">
      <w:pPr>
        <w:pStyle w:val="CommentText"/>
      </w:pPr>
      <w:r>
        <w:rPr>
          <w:rStyle w:val="CommentReference"/>
        </w:rPr>
        <w:annotationRef/>
      </w:r>
      <w:r>
        <w:t>These are the dates when the CIMIS station was available</w:t>
      </w:r>
    </w:p>
  </w:comment>
  <w:comment w:id="19" w:author="evan batzer" w:date="2019-01-07T09:37:00Z" w:initials="EB">
    <w:p w14:paraId="6CA357D5" w14:textId="77777777" w:rsidR="001F65A8" w:rsidRDefault="001F65A8" w:rsidP="001F65A8">
      <w:pPr>
        <w:pStyle w:val="CommentText"/>
      </w:pPr>
      <w:r>
        <w:rPr>
          <w:rStyle w:val="CommentReference"/>
        </w:rPr>
        <w:annotationRef/>
      </w:r>
      <w:r>
        <w:t>Change X-axes to ordinal</w:t>
      </w:r>
    </w:p>
  </w:comment>
  <w:comment w:id="13" w:author="Valerie Eviner" w:date="2019-01-14T18:15:00Z" w:initials="VE">
    <w:p w14:paraId="615D3FA5" w14:textId="549D488D" w:rsidR="00E91557" w:rsidRDefault="00E91557">
      <w:pPr>
        <w:pStyle w:val="CommentText"/>
      </w:pPr>
      <w:r>
        <w:rPr>
          <w:rStyle w:val="CommentReference"/>
        </w:rPr>
        <w:annotationRef/>
      </w:r>
      <w:r>
        <w:t>Why? What do with these different values?</w:t>
      </w:r>
    </w:p>
  </w:comment>
  <w:comment w:id="14" w:author="evan batzer" w:date="2019-01-18T16:58:00Z" w:initials="eb">
    <w:p w14:paraId="6FA3F528" w14:textId="3E8D4E51" w:rsidR="009520A1" w:rsidRDefault="009520A1">
      <w:pPr>
        <w:pStyle w:val="CommentText"/>
      </w:pPr>
      <w:r>
        <w:rPr>
          <w:rStyle w:val="CommentReference"/>
        </w:rPr>
        <w:annotationRef/>
      </w:r>
      <w:r>
        <w:t>I wanted to compare cumulative drought effects – ask the question of whether a single year drought was enough to cause change, or was better explained by longer-term patterns. Does this need more development her</w:t>
      </w:r>
      <w:r w:rsidR="002E75BE">
        <w:t>e</w:t>
      </w:r>
      <w:r>
        <w:t>?</w:t>
      </w:r>
    </w:p>
  </w:comment>
  <w:comment w:id="20" w:author="Valerie Eviner" w:date="2019-01-14T18:07:00Z" w:initials="VE">
    <w:p w14:paraId="4824E1A6" w14:textId="77777777" w:rsidR="009F45F0" w:rsidRDefault="009F45F0" w:rsidP="009F45F0">
      <w:pPr>
        <w:pStyle w:val="CommentText"/>
      </w:pPr>
      <w:r>
        <w:rPr>
          <w:rStyle w:val="CommentReference"/>
        </w:rPr>
        <w:annotationRef/>
      </w:r>
      <w:r>
        <w:t>For your methods, think it's better to lead with this, gives a good broad context. Then, in the appropriate bullets, you can mention how the # of groups were chosen, etc.</w:t>
      </w:r>
    </w:p>
  </w:comment>
  <w:comment w:id="22" w:author="evan batzer" w:date="2018-11-19T12:19:00Z" w:initials="EB">
    <w:p w14:paraId="49F16982" w14:textId="77777777" w:rsidR="009F45F0" w:rsidRDefault="009F45F0" w:rsidP="009F45F0">
      <w:pPr>
        <w:pStyle w:val="CommentText"/>
      </w:pPr>
      <w:r>
        <w:rPr>
          <w:rStyle w:val="CommentReference"/>
        </w:rPr>
        <w:annotationRef/>
      </w:r>
      <w:r>
        <w:t xml:space="preserve">This isn’t strictly true, I suppose, but is a close approximation of the actual model value. I don’t know if this needs to be in the actual paper, but can update. </w:t>
      </w:r>
    </w:p>
    <w:p w14:paraId="4D696FA6" w14:textId="77777777" w:rsidR="009F45F0" w:rsidRDefault="009F45F0" w:rsidP="009F45F0">
      <w:pPr>
        <w:pStyle w:val="CommentText"/>
      </w:pPr>
    </w:p>
    <w:p w14:paraId="60ED21D2" w14:textId="77777777" w:rsidR="009F45F0" w:rsidRDefault="009F45F0" w:rsidP="009F45F0">
      <w:pPr>
        <w:pStyle w:val="CommentText"/>
      </w:pPr>
      <w:r>
        <w:t>Because this is a Markov process, most descriptions of this formula incorporate some element of time between observations. The formula I’ve presented is only for a single year of change (2 sequential observations.</w:t>
      </w:r>
    </w:p>
  </w:comment>
  <w:comment w:id="23" w:author="Valerie Eviner" w:date="2018-11-25T22:29:00Z" w:initials="VE">
    <w:p w14:paraId="0437726C" w14:textId="77777777" w:rsidR="009F45F0" w:rsidRDefault="009F45F0" w:rsidP="009F45F0">
      <w:pPr>
        <w:pStyle w:val="CommentText"/>
      </w:pPr>
      <w:r>
        <w:rPr>
          <w:rStyle w:val="CommentReference"/>
        </w:rPr>
        <w:annotationRef/>
      </w:r>
      <w:r>
        <w:t>So would it be best to change the e.g. text to the probability of a transition between states 1 and 2 between 2 adjacent years, can be represented by the equation?</w:t>
      </w:r>
    </w:p>
  </w:comment>
  <w:comment w:id="24" w:author="Valerie Eviner" w:date="2019-01-14T18:08:00Z" w:initials="VE">
    <w:p w14:paraId="5E2D59BF" w14:textId="77777777" w:rsidR="009F45F0" w:rsidRDefault="009F45F0" w:rsidP="009F45F0">
      <w:pPr>
        <w:pStyle w:val="CommentText"/>
      </w:pPr>
      <w:r>
        <w:rPr>
          <w:rStyle w:val="CommentReference"/>
        </w:rPr>
        <w:annotationRef/>
      </w:r>
      <w:r>
        <w:t>Assuming all packages are in R? Need to state that</w:t>
      </w:r>
    </w:p>
  </w:comment>
  <w:comment w:id="25" w:author="evan batzer" w:date="2019-01-07T09:37:00Z" w:initials="EB">
    <w:p w14:paraId="47812079" w14:textId="584EAFA6" w:rsidR="00FC00D0" w:rsidRPr="00FC00D0" w:rsidRDefault="00FC00D0">
      <w:pPr>
        <w:pStyle w:val="CommentText"/>
      </w:pPr>
      <w:r>
        <w:rPr>
          <w:rStyle w:val="CommentReference"/>
        </w:rPr>
        <w:annotationRef/>
      </w:r>
      <w:r>
        <w:t>Correct species names (</w:t>
      </w:r>
      <w:r>
        <w:rPr>
          <w:i/>
        </w:rPr>
        <w:t>G. species)</w:t>
      </w:r>
    </w:p>
  </w:comment>
  <w:comment w:id="26" w:author="Valerie Eviner" w:date="2019-01-14T18:24:00Z" w:initials="VE">
    <w:p w14:paraId="0919A219" w14:textId="217DD16B" w:rsidR="00820FB0" w:rsidRDefault="00820FB0">
      <w:pPr>
        <w:pStyle w:val="CommentText"/>
      </w:pPr>
      <w:r>
        <w:rPr>
          <w:rStyle w:val="CommentReference"/>
        </w:rPr>
        <w:annotationRef/>
      </w:r>
      <w:r>
        <w:t>Need more info here on the threshold of change captured here (e.g. can a change in state be due to 51% natives/49% annuals to 49% natives/51% annuals?</w:t>
      </w:r>
    </w:p>
  </w:comment>
  <w:comment w:id="27" w:author="evan batzer" w:date="2019-01-26T14:25:00Z" w:initials="eb">
    <w:p w14:paraId="43A0448D" w14:textId="77777777" w:rsidR="0064255E" w:rsidRDefault="0064255E">
      <w:pPr>
        <w:pStyle w:val="CommentText"/>
      </w:pPr>
      <w:r>
        <w:rPr>
          <w:rStyle w:val="CommentReference"/>
        </w:rPr>
        <w:annotationRef/>
      </w:r>
      <w:r>
        <w:t>Perhaps – there is a hard threshold of change, but my understanding is that it is based on similarity to the medoid community.</w:t>
      </w:r>
      <w:r w:rsidR="001A1D44">
        <w:t xml:space="preserve"> </w:t>
      </w:r>
    </w:p>
    <w:p w14:paraId="2842BAFE" w14:textId="77777777" w:rsidR="001A1D44" w:rsidRDefault="001A1D44">
      <w:pPr>
        <w:pStyle w:val="CommentText"/>
      </w:pPr>
    </w:p>
    <w:p w14:paraId="3892517D" w14:textId="497C7E69" w:rsidR="001A1D44" w:rsidRDefault="001A1D44">
      <w:pPr>
        <w:pStyle w:val="CommentText"/>
      </w:pPr>
      <w:r>
        <w:t xml:space="preserve">A switch from 51/49 native/annual to 49/51 won’t prompt a change in assignment, unless that switch makes a community more similar to the </w:t>
      </w:r>
      <w:r w:rsidR="003D183A">
        <w:t xml:space="preserve">“medoid”, basically the “type community” for a given state. </w:t>
      </w:r>
    </w:p>
  </w:comment>
  <w:comment w:id="29" w:author="Valerie Eviner" w:date="2019-01-14T18:27:00Z" w:initials="VE">
    <w:p w14:paraId="788C7920" w14:textId="0C0A4059" w:rsidR="008E75F5" w:rsidRDefault="008E75F5">
      <w:pPr>
        <w:pStyle w:val="CommentText"/>
      </w:pPr>
      <w:r>
        <w:rPr>
          <w:rStyle w:val="CommentReference"/>
        </w:rPr>
        <w:annotationRef/>
      </w:r>
      <w:r>
        <w:t>Or 4</w:t>
      </w:r>
    </w:p>
  </w:comment>
  <w:comment w:id="30" w:author="Valerie Eviner" w:date="2018-11-25T22:39:00Z" w:initials="VE">
    <w:p w14:paraId="1553A543" w14:textId="71418852" w:rsidR="009F19BF" w:rsidRDefault="00DF309F">
      <w:pPr>
        <w:pStyle w:val="CommentText"/>
      </w:pPr>
      <w:r>
        <w:rPr>
          <w:rStyle w:val="CommentReference"/>
        </w:rPr>
        <w:annotationRef/>
      </w:r>
      <w:r>
        <w:t>Is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31" w:author="evan batzer" w:date="2019-01-07T09:38:00Z" w:initials="EB">
    <w:p w14:paraId="7C3C73D1" w14:textId="3D7AABC9" w:rsidR="00C71577" w:rsidRDefault="00C71577">
      <w:pPr>
        <w:pStyle w:val="CommentText"/>
      </w:pPr>
      <w:r>
        <w:rPr>
          <w:rStyle w:val="CommentReference"/>
        </w:rPr>
        <w:annotationRef/>
      </w:r>
      <w:r>
        <w:t>Yes, total number of plot-plot transitions (all plots * number of years of sampling – 1). Changed to just “clusters”</w:t>
      </w:r>
    </w:p>
  </w:comment>
  <w:comment w:id="34" w:author="Valerie Eviner" w:date="2019-01-14T18:42:00Z" w:initials="VE">
    <w:p w14:paraId="6EC65290" w14:textId="6AD5FEE3" w:rsidR="00F11691" w:rsidRDefault="00F11691">
      <w:pPr>
        <w:pStyle w:val="CommentText"/>
      </w:pPr>
      <w:r>
        <w:rPr>
          <w:rStyle w:val="CommentReference"/>
        </w:rPr>
        <w:annotationRef/>
      </w:r>
      <w:r>
        <w:t>For all graphs below, want to walk people through these in terms of how to look at the data/interpretations-</w:t>
      </w:r>
    </w:p>
  </w:comment>
  <w:comment w:id="35" w:author="Valerie Eviner" w:date="2019-01-14T18:38:00Z" w:initials="VE">
    <w:p w14:paraId="1E8189A1" w14:textId="0257D6C3" w:rsidR="00DF4F4A" w:rsidRDefault="00DF4F4A">
      <w:pPr>
        <w:pStyle w:val="CommentText"/>
      </w:pPr>
      <w:r>
        <w:rPr>
          <w:rStyle w:val="CommentReference"/>
        </w:rPr>
        <w:annotationRef/>
      </w:r>
      <w:r>
        <w:t>The high priority label of groups is confusing (was wondering what you meant when I saw it throughout, makes me think you mean who started out in any plot)</w:t>
      </w:r>
    </w:p>
  </w:comment>
  <w:comment w:id="36"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37" w:author="evan batzer" w:date="2019-01-07T09:39:00Z" w:initials="EB">
    <w:p w14:paraId="261D1311" w14:textId="160E22BD" w:rsidR="00C71577" w:rsidRDefault="00C71577">
      <w:pPr>
        <w:pStyle w:val="CommentText"/>
      </w:pPr>
      <w:r>
        <w:rPr>
          <w:rStyle w:val="CommentReference"/>
        </w:rPr>
        <w:annotationRef/>
      </w:r>
      <w:r>
        <w:t xml:space="preserve">I think the benefit of figures 7 and 8 are that 7 just shows resilience and 8 shows the direction of change. If a state is going to change, what state is it changing to? </w:t>
      </w:r>
    </w:p>
  </w:comment>
  <w:comment w:id="38" w:author="Valerie Eviner" w:date="2019-01-14T18:43:00Z" w:initials="VE">
    <w:p w14:paraId="63999CA5" w14:textId="0A8923FE" w:rsidR="00740718" w:rsidRDefault="00740718">
      <w:pPr>
        <w:pStyle w:val="CommentText"/>
      </w:pPr>
      <w:r>
        <w:rPr>
          <w:rStyle w:val="CommentReference"/>
        </w:rPr>
        <w:annotationRef/>
      </w:r>
      <w:r>
        <w:t>So does this mean that the 1st panel "state 1" is focused on how probably the other states will turn to annual?</w:t>
      </w:r>
    </w:p>
    <w:p w14:paraId="4A3681DE" w14:textId="282108A4" w:rsidR="00A900C7" w:rsidRDefault="00A900C7">
      <w:pPr>
        <w:pStyle w:val="CommentText"/>
      </w:pPr>
    </w:p>
    <w:p w14:paraId="1655356D" w14:textId="5721C8A4" w:rsidR="00A900C7" w:rsidRDefault="00A900C7">
      <w:pPr>
        <w:pStyle w:val="CommentText"/>
      </w:pPr>
      <w:r>
        <w:t xml:space="preserve">A key part of this that's missing (and is described well in your focal questions in the intro) is to what extent are there "flip flop" transitions vs. shifts from one state to another? </w:t>
      </w:r>
    </w:p>
    <w:p w14:paraId="461B1DF5" w14:textId="34119BBE" w:rsidR="00A900C7" w:rsidRDefault="00A900C7">
      <w:pPr>
        <w:pStyle w:val="CommentText"/>
      </w:pPr>
      <w:r>
        <w:t>You can do this with the graph under #4, but need to combine/synthesize these into one coherent section.</w:t>
      </w:r>
    </w:p>
    <w:p w14:paraId="2290A310" w14:textId="21CC6AE4" w:rsidR="00A900C7" w:rsidRDefault="00A900C7">
      <w:pPr>
        <w:pStyle w:val="CommentText"/>
      </w:pPr>
    </w:p>
    <w:p w14:paraId="3A2D6AA5" w14:textId="34981001" w:rsidR="00A900C7" w:rsidRDefault="00A900C7">
      <w:pPr>
        <w:pStyle w:val="CommentText"/>
      </w:pPr>
      <w:r>
        <w:t>e.g. might be better to start with state/resilience (how probable is a change), then this transition probabilities, then the section 4 table- and tie these together well</w:t>
      </w:r>
    </w:p>
  </w:comment>
  <w:comment w:id="39" w:author="Valerie Eviner" w:date="2019-01-14T20:21:00Z" w:initials="VE">
    <w:p w14:paraId="48682BDF" w14:textId="12171EE2" w:rsidR="004C7D11" w:rsidRDefault="004C7D11">
      <w:pPr>
        <w:pStyle w:val="CommentText"/>
      </w:pPr>
      <w:r>
        <w:rPr>
          <w:rStyle w:val="CommentReference"/>
        </w:rPr>
        <w:annotationRef/>
      </w:r>
      <w:r>
        <w:t>Make it clearer in your results, and here, which communities tend to fluctuate</w:t>
      </w:r>
    </w:p>
  </w:comment>
  <w:comment w:id="40" w:author="Valerie Eviner" w:date="2019-01-14T20:21:00Z" w:initials="VE">
    <w:p w14:paraId="7A086182" w14:textId="16FBABD5" w:rsidR="00135EBB" w:rsidRDefault="00135EBB">
      <w:pPr>
        <w:pStyle w:val="CommentText"/>
      </w:pPr>
      <w:r>
        <w:rPr>
          <w:rStyle w:val="CommentReference"/>
        </w:rPr>
        <w:annotationRef/>
      </w:r>
      <w:r>
        <w:t>Again, follow up with more detail- what did they shift to/between?</w:t>
      </w:r>
    </w:p>
  </w:comment>
  <w:comment w:id="41" w:author="Valerie Eviner" w:date="2019-01-14T20:22:00Z" w:initials="VE">
    <w:p w14:paraId="2E8C1AEC" w14:textId="1027B94E" w:rsidR="00DF405F" w:rsidRDefault="00DF405F">
      <w:pPr>
        <w:pStyle w:val="CommentText"/>
      </w:pPr>
      <w:r>
        <w:rPr>
          <w:rStyle w:val="CommentReference"/>
        </w:rPr>
        <w:annotationRef/>
      </w:r>
      <w:r>
        <w:t>Both the invasive and naturalized? Important to be clear here, especially since the drought tolerant state is also invasives</w:t>
      </w:r>
    </w:p>
    <w:p w14:paraId="5EFC8DB9" w14:textId="666A2BF0" w:rsidR="00DF405F" w:rsidRDefault="00DF405F">
      <w:pPr>
        <w:pStyle w:val="CommentText"/>
      </w:pPr>
      <w:r>
        <w:t>So, want to discuss "resilience of the annual state" as being high flexibility/changes within dominant annuals suited to the weather conditions</w:t>
      </w:r>
    </w:p>
  </w:comment>
  <w:comment w:id="42" w:author="Valerie Eviner" w:date="2019-01-14T20:24:00Z" w:initials="VE">
    <w:p w14:paraId="33769B89" w14:textId="13A3B976" w:rsidR="009D30C2" w:rsidRDefault="009D30C2">
      <w:pPr>
        <w:pStyle w:val="CommentText"/>
      </w:pPr>
      <w:r>
        <w:rPr>
          <w:rStyle w:val="CommentReference"/>
        </w:rPr>
        <w:annotationRef/>
      </w:r>
      <w:r>
        <w:t>Despite close proximity to seed sources of natives</w:t>
      </w:r>
    </w:p>
  </w:comment>
  <w:comment w:id="43"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 w:id="44" w:author="Valerie Eviner" w:date="2019-01-14T20:26:00Z" w:initials="VE">
    <w:p w14:paraId="76A76568" w14:textId="77777777" w:rsidR="00AA4AF2" w:rsidRDefault="00AA4AF2">
      <w:pPr>
        <w:pStyle w:val="CommentText"/>
      </w:pPr>
      <w:r>
        <w:rPr>
          <w:rStyle w:val="CommentReference"/>
        </w:rPr>
        <w:annotationRef/>
      </w:r>
      <w:r>
        <w:t>But also, by the way states are determined, focus on highest variation in data set, so in this case, combination of long-term trends but particularly drought</w:t>
      </w:r>
    </w:p>
    <w:p w14:paraId="5EC5B81A" w14:textId="310C8D58" w:rsidR="000830E8" w:rsidRDefault="000830E8">
      <w:pPr>
        <w:pStyle w:val="CommentText"/>
      </w:pPr>
    </w:p>
  </w:comment>
  <w:comment w:id="45" w:author="Valerie Eviner" w:date="2019-01-14T20:27:00Z" w:initials="VE">
    <w:p w14:paraId="3B9773E4" w14:textId="77777777" w:rsidR="00131B3C" w:rsidRDefault="00131B3C">
      <w:pPr>
        <w:pStyle w:val="CommentText"/>
      </w:pPr>
      <w:r>
        <w:rPr>
          <w:rStyle w:val="CommentReference"/>
        </w:rPr>
        <w:annotationRef/>
      </w:r>
      <w:r>
        <w:t>At present, your intro goes into way more "broad resilience/ state and transition" than the discussion.</w:t>
      </w:r>
    </w:p>
    <w:p w14:paraId="5E861B11" w14:textId="77777777" w:rsidR="00131B3C" w:rsidRDefault="00131B3C">
      <w:pPr>
        <w:pStyle w:val="CommentText"/>
      </w:pPr>
    </w:p>
    <w:p w14:paraId="1EFA51B9" w14:textId="77777777" w:rsidR="00131B3C" w:rsidRDefault="00131B3C">
      <w:pPr>
        <w:pStyle w:val="CommentText"/>
      </w:pPr>
      <w:r>
        <w:t>2 things to do about this:</w:t>
      </w:r>
    </w:p>
    <w:p w14:paraId="5FFB6F0C" w14:textId="77777777" w:rsidR="00131B3C" w:rsidRDefault="00131B3C">
      <w:pPr>
        <w:pStyle w:val="CommentText"/>
      </w:pPr>
      <w:r>
        <w:t>1. trim the intro to address issues/focus on gaps in knowledge that this study can address</w:t>
      </w:r>
    </w:p>
    <w:p w14:paraId="74227B9A" w14:textId="77D1A677" w:rsidR="00131B3C" w:rsidRDefault="00131B3C">
      <w:pPr>
        <w:pStyle w:val="CommentText"/>
      </w:pPr>
      <w:r>
        <w:t>2. Add a little more "interpretation" in discussion in terms of how this can provide unique insights/theory-- for example, gives important insights into annual-dominated fluctuations, critical to understand in variable environment, and annual state becoming more common throughout the wor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4C7A64" w15:done="1"/>
  <w15:commentEx w15:paraId="097295DB" w15:paraIdParent="394C7A64" w15:done="1"/>
  <w15:commentEx w15:paraId="40FCB564" w15:done="1"/>
  <w15:commentEx w15:paraId="2741AFF9" w15:done="1"/>
  <w15:commentEx w15:paraId="35A2F3E9" w15:done="0"/>
  <w15:commentEx w15:paraId="30B564D7" w15:done="0"/>
  <w15:commentEx w15:paraId="53D2B516" w15:done="1"/>
  <w15:commentEx w15:paraId="0F104BF1" w15:done="1"/>
  <w15:commentEx w15:paraId="665064D7" w15:paraIdParent="0F104BF1" w15:done="1"/>
  <w15:commentEx w15:paraId="7C95FD8F" w15:done="1"/>
  <w15:commentEx w15:paraId="2AE95460" w15:done="1"/>
  <w15:commentEx w15:paraId="25580E9A" w15:done="1"/>
  <w15:commentEx w15:paraId="161FD348" w15:done="0"/>
  <w15:commentEx w15:paraId="12041313" w15:paraIdParent="161FD348" w15:done="0"/>
  <w15:commentEx w15:paraId="5DF92681" w15:done="1"/>
  <w15:commentEx w15:paraId="3A47094A" w15:paraIdParent="5DF92681" w15:done="1"/>
  <w15:commentEx w15:paraId="6CA357D5" w15:done="1"/>
  <w15:commentEx w15:paraId="615D3FA5" w15:done="0"/>
  <w15:commentEx w15:paraId="6FA3F528" w15:paraIdParent="615D3FA5" w15:done="0"/>
  <w15:commentEx w15:paraId="4824E1A6" w15:done="0"/>
  <w15:commentEx w15:paraId="60ED21D2" w15:done="1"/>
  <w15:commentEx w15:paraId="0437726C" w15:paraIdParent="60ED21D2" w15:done="1"/>
  <w15:commentEx w15:paraId="5E2D59BF" w15:done="1"/>
  <w15:commentEx w15:paraId="47812079" w15:done="1"/>
  <w15:commentEx w15:paraId="0919A219" w15:done="0"/>
  <w15:commentEx w15:paraId="3892517D" w15:paraIdParent="0919A219" w15:done="0"/>
  <w15:commentEx w15:paraId="788C7920" w15:done="0"/>
  <w15:commentEx w15:paraId="4DE665BB" w15:done="0"/>
  <w15:commentEx w15:paraId="7C3C73D1" w15:paraIdParent="4DE665BB" w15:done="0"/>
  <w15:commentEx w15:paraId="6EC65290" w15:done="0"/>
  <w15:commentEx w15:paraId="1E8189A1" w15:done="0"/>
  <w15:commentEx w15:paraId="23C1DC3B" w15:done="0"/>
  <w15:commentEx w15:paraId="261D1311" w15:paraIdParent="23C1DC3B" w15:done="0"/>
  <w15:commentEx w15:paraId="3A2D6AA5" w15:done="0"/>
  <w15:commentEx w15:paraId="48682BDF" w15:done="0"/>
  <w15:commentEx w15:paraId="7A086182" w15:done="0"/>
  <w15:commentEx w15:paraId="5EFC8DB9" w15:done="0"/>
  <w15:commentEx w15:paraId="33769B89" w15:done="0"/>
  <w15:commentEx w15:paraId="7E83402E" w15:done="0"/>
  <w15:commentEx w15:paraId="5EC5B81A" w15:done="0"/>
  <w15:commentEx w15:paraId="74227B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FB1CD4" w16cid:durableId="1FDE065A"/>
  <w16cid:commentId w16cid:paraId="394C7A64" w16cid:durableId="1FC3AAAF"/>
  <w16cid:commentId w16cid:paraId="097295DB" w16cid:durableId="1FC4D495"/>
  <w16cid:commentId w16cid:paraId="40FCB564" w16cid:durableId="1FEC4F4E"/>
  <w16cid:commentId w16cid:paraId="2741AFF9" w16cid:durableId="1FC4D7B2"/>
  <w16cid:commentId w16cid:paraId="35A2F3E9" w16cid:durableId="1FEC4F52"/>
  <w16cid:commentId w16cid:paraId="30B564D7" w16cid:durableId="1FDDF210"/>
  <w16cid:commentId w16cid:paraId="53D2B516" w16cid:durableId="1FC4DA19"/>
  <w16cid:commentId w16cid:paraId="0F104BF1" w16cid:durableId="1FEC4F57"/>
  <w16cid:commentId w16cid:paraId="665064D7" w16cid:durableId="1FEC8250"/>
  <w16cid:commentId w16cid:paraId="7C95FD8F" w16cid:durableId="1FEC4F58"/>
  <w16cid:commentId w16cid:paraId="2AE95460" w16cid:durableId="20213FED"/>
  <w16cid:commentId w16cid:paraId="25580E9A" w16cid:durableId="1FC236C3"/>
  <w16cid:commentId w16cid:paraId="161FD348" w16cid:durableId="1FEC4F65"/>
  <w16cid:commentId w16cid:paraId="12041313" w16cid:durableId="1FF6E255"/>
  <w16cid:commentId w16cid:paraId="5DF92681" w16cid:durableId="1FC236C7"/>
  <w16cid:commentId w16cid:paraId="3A47094A" w16cid:durableId="1FC236C8"/>
  <w16cid:commentId w16cid:paraId="6CA357D5" w16cid:durableId="1FF9BD3F"/>
  <w16cid:commentId w16cid:paraId="615D3FA5" w16cid:durableId="1FEC4F5B"/>
  <w16cid:commentId w16cid:paraId="6FA3F528" w16cid:durableId="1FEC844D"/>
  <w16cid:commentId w16cid:paraId="4824E1A6" w16cid:durableId="1FEC4F60"/>
  <w16cid:commentId w16cid:paraId="60ED21D2" w16cid:durableId="1F9D6523"/>
  <w16cid:commentId w16cid:paraId="0437726C" w16cid:durableId="1FC236C6"/>
  <w16cid:commentId w16cid:paraId="5E2D59BF" w16cid:durableId="1FEC4F63"/>
  <w16cid:commentId w16cid:paraId="47812079" w16cid:durableId="20213FFA"/>
  <w16cid:commentId w16cid:paraId="0919A219" w16cid:durableId="1FEC4F6E"/>
  <w16cid:commentId w16cid:paraId="3892517D" w16cid:durableId="1FF6EC5B"/>
  <w16cid:commentId w16cid:paraId="788C7920" w16cid:durableId="1FEC4F73"/>
  <w16cid:commentId w16cid:paraId="4DE665BB" w16cid:durableId="1FC236CE"/>
  <w16cid:commentId w16cid:paraId="7C3C73D1" w16cid:durableId="1FDDF222"/>
  <w16cid:commentId w16cid:paraId="6EC65290" w16cid:durableId="1FEC4F76"/>
  <w16cid:commentId w16cid:paraId="1E8189A1" w16cid:durableId="1FEC4F77"/>
  <w16cid:commentId w16cid:paraId="23C1DC3B" w16cid:durableId="1FC236CF"/>
  <w16cid:commentId w16cid:paraId="261D1311" w16cid:durableId="1FDDF224"/>
  <w16cid:commentId w16cid:paraId="3A2D6AA5" w16cid:durableId="1FEC4F7A"/>
  <w16cid:commentId w16cid:paraId="48682BDF" w16cid:durableId="1FEC4F7F"/>
  <w16cid:commentId w16cid:paraId="7A086182" w16cid:durableId="1FEC4F80"/>
  <w16cid:commentId w16cid:paraId="5EFC8DB9" w16cid:durableId="1FEC4F81"/>
  <w16cid:commentId w16cid:paraId="33769B89" w16cid:durableId="1FEC4F82"/>
  <w16cid:commentId w16cid:paraId="7E83402E" w16cid:durableId="1FC236D1"/>
  <w16cid:commentId w16cid:paraId="5EC5B81A" w16cid:durableId="1FEC4F84"/>
  <w16cid:commentId w16cid:paraId="74227B9A" w16cid:durableId="1FEC4F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80410" w14:textId="77777777" w:rsidR="00277CA8" w:rsidRDefault="00277CA8" w:rsidP="00AC4BA6">
      <w:pPr>
        <w:spacing w:after="0" w:line="240" w:lineRule="auto"/>
      </w:pPr>
      <w:r>
        <w:separator/>
      </w:r>
    </w:p>
  </w:endnote>
  <w:endnote w:type="continuationSeparator" w:id="0">
    <w:p w14:paraId="4A43A847" w14:textId="77777777" w:rsidR="00277CA8" w:rsidRDefault="00277CA8"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Euphemia">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6F2F34" w14:textId="77777777" w:rsidR="00277CA8" w:rsidRDefault="00277CA8" w:rsidP="00AC4BA6">
      <w:pPr>
        <w:spacing w:after="0" w:line="240" w:lineRule="auto"/>
      </w:pPr>
      <w:r>
        <w:separator/>
      </w:r>
    </w:p>
  </w:footnote>
  <w:footnote w:type="continuationSeparator" w:id="0">
    <w:p w14:paraId="675693C9" w14:textId="77777777" w:rsidR="00277CA8" w:rsidRDefault="00277CA8"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C8D5864"/>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5B2394"/>
    <w:multiLevelType w:val="multilevel"/>
    <w:tmpl w:val="745699DA"/>
    <w:lvl w:ilvl="0">
      <w:start w:val="1"/>
      <w:numFmt w:val="decimal"/>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504"/>
      </w:pPr>
      <w:rPr>
        <w:rFonts w:hint="default"/>
      </w:rPr>
    </w:lvl>
    <w:lvl w:ilvl="3">
      <w:start w:val="1"/>
      <w:numFmt w:val="decimal"/>
      <w:lvlText w:val="%1.%2.%3.%4."/>
      <w:lvlJc w:val="left"/>
      <w:pPr>
        <w:ind w:left="1368" w:hanging="648"/>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B16A91"/>
    <w:multiLevelType w:val="hybridMultilevel"/>
    <w:tmpl w:val="B32AD692"/>
    <w:lvl w:ilvl="0" w:tplc="4D3C82F0">
      <w:start w:val="19"/>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0"/>
  </w:num>
  <w:num w:numId="3">
    <w:abstractNumId w:val="6"/>
  </w:num>
  <w:num w:numId="4">
    <w:abstractNumId w:val="4"/>
  </w:num>
  <w:num w:numId="5">
    <w:abstractNumId w:val="1"/>
  </w:num>
  <w:num w:numId="6">
    <w:abstractNumId w:val="8"/>
  </w:num>
  <w:num w:numId="7">
    <w:abstractNumId w:val="3"/>
  </w:num>
  <w:num w:numId="8">
    <w:abstractNumId w:val="2"/>
  </w:num>
  <w:num w:numId="9">
    <w:abstractNumId w:val="7"/>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batzer">
    <w15:presenceInfo w15:providerId="Windows Live" w15:userId="268947ab2c8a44e2"/>
  </w15:person>
  <w15:person w15:author="Sarah G">
    <w15:presenceInfo w15:providerId="Windows Live" w15:userId="52d751c053fe600b"/>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13A"/>
    <w:rsid w:val="00002F0C"/>
    <w:rsid w:val="00006B0A"/>
    <w:rsid w:val="00007E90"/>
    <w:rsid w:val="00010710"/>
    <w:rsid w:val="0001171B"/>
    <w:rsid w:val="000128D9"/>
    <w:rsid w:val="00013A9A"/>
    <w:rsid w:val="00015ECA"/>
    <w:rsid w:val="00020583"/>
    <w:rsid w:val="00020F8C"/>
    <w:rsid w:val="00021F26"/>
    <w:rsid w:val="00023801"/>
    <w:rsid w:val="00031C9C"/>
    <w:rsid w:val="000328EF"/>
    <w:rsid w:val="0003431B"/>
    <w:rsid w:val="000355DC"/>
    <w:rsid w:val="00037976"/>
    <w:rsid w:val="00040688"/>
    <w:rsid w:val="000414EE"/>
    <w:rsid w:val="00044704"/>
    <w:rsid w:val="00044BFC"/>
    <w:rsid w:val="0004513B"/>
    <w:rsid w:val="0004766B"/>
    <w:rsid w:val="00047AC1"/>
    <w:rsid w:val="00051245"/>
    <w:rsid w:val="00052D7F"/>
    <w:rsid w:val="00053E16"/>
    <w:rsid w:val="00054975"/>
    <w:rsid w:val="00055951"/>
    <w:rsid w:val="000639FA"/>
    <w:rsid w:val="00063FDE"/>
    <w:rsid w:val="00064B40"/>
    <w:rsid w:val="00066106"/>
    <w:rsid w:val="00070FE8"/>
    <w:rsid w:val="000712A2"/>
    <w:rsid w:val="00073C5C"/>
    <w:rsid w:val="00075241"/>
    <w:rsid w:val="0007530B"/>
    <w:rsid w:val="0007565D"/>
    <w:rsid w:val="0007585B"/>
    <w:rsid w:val="00075FCE"/>
    <w:rsid w:val="000764EA"/>
    <w:rsid w:val="00081947"/>
    <w:rsid w:val="00081CFA"/>
    <w:rsid w:val="00082277"/>
    <w:rsid w:val="000830E8"/>
    <w:rsid w:val="00083755"/>
    <w:rsid w:val="00083967"/>
    <w:rsid w:val="00083DE9"/>
    <w:rsid w:val="000844A0"/>
    <w:rsid w:val="000859ED"/>
    <w:rsid w:val="000865DB"/>
    <w:rsid w:val="0008700C"/>
    <w:rsid w:val="000873E4"/>
    <w:rsid w:val="000905A3"/>
    <w:rsid w:val="000924E8"/>
    <w:rsid w:val="00092DAB"/>
    <w:rsid w:val="00095597"/>
    <w:rsid w:val="00096660"/>
    <w:rsid w:val="00096BFE"/>
    <w:rsid w:val="000A01BF"/>
    <w:rsid w:val="000A109F"/>
    <w:rsid w:val="000A12BC"/>
    <w:rsid w:val="000A2CEA"/>
    <w:rsid w:val="000A3740"/>
    <w:rsid w:val="000A427E"/>
    <w:rsid w:val="000A4AA5"/>
    <w:rsid w:val="000A4C3A"/>
    <w:rsid w:val="000A4D78"/>
    <w:rsid w:val="000A4EEE"/>
    <w:rsid w:val="000A7B2F"/>
    <w:rsid w:val="000A7B67"/>
    <w:rsid w:val="000B00C9"/>
    <w:rsid w:val="000B0569"/>
    <w:rsid w:val="000B0EE3"/>
    <w:rsid w:val="000B3A9A"/>
    <w:rsid w:val="000B4037"/>
    <w:rsid w:val="000B5548"/>
    <w:rsid w:val="000B6CDE"/>
    <w:rsid w:val="000C0DDD"/>
    <w:rsid w:val="000C12A5"/>
    <w:rsid w:val="000C3B5E"/>
    <w:rsid w:val="000C4696"/>
    <w:rsid w:val="000C500B"/>
    <w:rsid w:val="000D0C1A"/>
    <w:rsid w:val="000D3E4C"/>
    <w:rsid w:val="000D404B"/>
    <w:rsid w:val="000D448B"/>
    <w:rsid w:val="000D7260"/>
    <w:rsid w:val="000D7E34"/>
    <w:rsid w:val="000D7E8D"/>
    <w:rsid w:val="000E1D71"/>
    <w:rsid w:val="000E234C"/>
    <w:rsid w:val="000E2888"/>
    <w:rsid w:val="000E594B"/>
    <w:rsid w:val="000E5A2E"/>
    <w:rsid w:val="000E5B24"/>
    <w:rsid w:val="000E7DF9"/>
    <w:rsid w:val="000F179B"/>
    <w:rsid w:val="000F1EE5"/>
    <w:rsid w:val="000F2281"/>
    <w:rsid w:val="000F4F2C"/>
    <w:rsid w:val="000F5C6D"/>
    <w:rsid w:val="000F61BA"/>
    <w:rsid w:val="001022D4"/>
    <w:rsid w:val="001044F5"/>
    <w:rsid w:val="0010552F"/>
    <w:rsid w:val="0010563A"/>
    <w:rsid w:val="0010588D"/>
    <w:rsid w:val="00105CA0"/>
    <w:rsid w:val="00105CE6"/>
    <w:rsid w:val="00105DB4"/>
    <w:rsid w:val="001062F1"/>
    <w:rsid w:val="00106782"/>
    <w:rsid w:val="001100C6"/>
    <w:rsid w:val="00112F13"/>
    <w:rsid w:val="00113B7A"/>
    <w:rsid w:val="00115CD7"/>
    <w:rsid w:val="00115D81"/>
    <w:rsid w:val="0011670E"/>
    <w:rsid w:val="0011776F"/>
    <w:rsid w:val="001227B0"/>
    <w:rsid w:val="00122A7C"/>
    <w:rsid w:val="0012442F"/>
    <w:rsid w:val="00124AC3"/>
    <w:rsid w:val="00125CB7"/>
    <w:rsid w:val="00125D07"/>
    <w:rsid w:val="00127BF2"/>
    <w:rsid w:val="0013007E"/>
    <w:rsid w:val="00130B02"/>
    <w:rsid w:val="00130EBF"/>
    <w:rsid w:val="00131B3C"/>
    <w:rsid w:val="0013264B"/>
    <w:rsid w:val="001334E0"/>
    <w:rsid w:val="00133B2A"/>
    <w:rsid w:val="00133C82"/>
    <w:rsid w:val="00135EBB"/>
    <w:rsid w:val="00136AAF"/>
    <w:rsid w:val="00137D47"/>
    <w:rsid w:val="00137FC9"/>
    <w:rsid w:val="00143B00"/>
    <w:rsid w:val="0014572B"/>
    <w:rsid w:val="00145E3D"/>
    <w:rsid w:val="001466BF"/>
    <w:rsid w:val="00146C71"/>
    <w:rsid w:val="001516CE"/>
    <w:rsid w:val="0015232E"/>
    <w:rsid w:val="0015295E"/>
    <w:rsid w:val="00154AD5"/>
    <w:rsid w:val="00154E1E"/>
    <w:rsid w:val="0015560A"/>
    <w:rsid w:val="00157AE4"/>
    <w:rsid w:val="001630DC"/>
    <w:rsid w:val="00163F8C"/>
    <w:rsid w:val="00165902"/>
    <w:rsid w:val="00166280"/>
    <w:rsid w:val="00166473"/>
    <w:rsid w:val="00171E74"/>
    <w:rsid w:val="00172FBF"/>
    <w:rsid w:val="00173A63"/>
    <w:rsid w:val="00174CAC"/>
    <w:rsid w:val="00176A45"/>
    <w:rsid w:val="00180195"/>
    <w:rsid w:val="00183B7F"/>
    <w:rsid w:val="00184BF1"/>
    <w:rsid w:val="00184CA8"/>
    <w:rsid w:val="0018530C"/>
    <w:rsid w:val="00185844"/>
    <w:rsid w:val="001859A5"/>
    <w:rsid w:val="00185FAA"/>
    <w:rsid w:val="0018650F"/>
    <w:rsid w:val="001868B5"/>
    <w:rsid w:val="00186A8E"/>
    <w:rsid w:val="00187B1C"/>
    <w:rsid w:val="00190549"/>
    <w:rsid w:val="001939A8"/>
    <w:rsid w:val="0019499E"/>
    <w:rsid w:val="0019601E"/>
    <w:rsid w:val="00196E01"/>
    <w:rsid w:val="001978E4"/>
    <w:rsid w:val="001A1D44"/>
    <w:rsid w:val="001A2669"/>
    <w:rsid w:val="001A7521"/>
    <w:rsid w:val="001A7A33"/>
    <w:rsid w:val="001B095A"/>
    <w:rsid w:val="001B37E9"/>
    <w:rsid w:val="001B499E"/>
    <w:rsid w:val="001B73D0"/>
    <w:rsid w:val="001C1EB9"/>
    <w:rsid w:val="001C274D"/>
    <w:rsid w:val="001C2D93"/>
    <w:rsid w:val="001C3178"/>
    <w:rsid w:val="001C48D5"/>
    <w:rsid w:val="001C4A73"/>
    <w:rsid w:val="001C521B"/>
    <w:rsid w:val="001C582B"/>
    <w:rsid w:val="001C5E1F"/>
    <w:rsid w:val="001C7F1C"/>
    <w:rsid w:val="001D17F0"/>
    <w:rsid w:val="001D194D"/>
    <w:rsid w:val="001D1B1B"/>
    <w:rsid w:val="001D22A6"/>
    <w:rsid w:val="001D25A5"/>
    <w:rsid w:val="001D3D56"/>
    <w:rsid w:val="001D4460"/>
    <w:rsid w:val="001D52B7"/>
    <w:rsid w:val="001D54D3"/>
    <w:rsid w:val="001E0387"/>
    <w:rsid w:val="001E145A"/>
    <w:rsid w:val="001E1CC4"/>
    <w:rsid w:val="001E2CD8"/>
    <w:rsid w:val="001E380C"/>
    <w:rsid w:val="001E57B6"/>
    <w:rsid w:val="001E5B7D"/>
    <w:rsid w:val="001E6772"/>
    <w:rsid w:val="001F087B"/>
    <w:rsid w:val="001F0ADE"/>
    <w:rsid w:val="001F3536"/>
    <w:rsid w:val="001F65A8"/>
    <w:rsid w:val="001F7222"/>
    <w:rsid w:val="00200B08"/>
    <w:rsid w:val="00201F67"/>
    <w:rsid w:val="00202ECF"/>
    <w:rsid w:val="002045A9"/>
    <w:rsid w:val="002058F4"/>
    <w:rsid w:val="00207862"/>
    <w:rsid w:val="002079C3"/>
    <w:rsid w:val="0021028E"/>
    <w:rsid w:val="00215A77"/>
    <w:rsid w:val="00217488"/>
    <w:rsid w:val="00217D87"/>
    <w:rsid w:val="00221FA2"/>
    <w:rsid w:val="002245B3"/>
    <w:rsid w:val="00224A89"/>
    <w:rsid w:val="002251CF"/>
    <w:rsid w:val="002264FF"/>
    <w:rsid w:val="00226DC7"/>
    <w:rsid w:val="0022753B"/>
    <w:rsid w:val="0023167A"/>
    <w:rsid w:val="00231828"/>
    <w:rsid w:val="0023381B"/>
    <w:rsid w:val="002413F5"/>
    <w:rsid w:val="00243AE5"/>
    <w:rsid w:val="0024585E"/>
    <w:rsid w:val="00246989"/>
    <w:rsid w:val="00251884"/>
    <w:rsid w:val="00251D1D"/>
    <w:rsid w:val="00252078"/>
    <w:rsid w:val="0025207D"/>
    <w:rsid w:val="002525B6"/>
    <w:rsid w:val="00252BA7"/>
    <w:rsid w:val="002545E8"/>
    <w:rsid w:val="002554FE"/>
    <w:rsid w:val="00263248"/>
    <w:rsid w:val="00264644"/>
    <w:rsid w:val="0026579A"/>
    <w:rsid w:val="00267F71"/>
    <w:rsid w:val="0027033B"/>
    <w:rsid w:val="002711C4"/>
    <w:rsid w:val="00271E38"/>
    <w:rsid w:val="00271E78"/>
    <w:rsid w:val="0027482C"/>
    <w:rsid w:val="00277CA8"/>
    <w:rsid w:val="00281C7B"/>
    <w:rsid w:val="0028325F"/>
    <w:rsid w:val="002837E8"/>
    <w:rsid w:val="00284BFB"/>
    <w:rsid w:val="00290900"/>
    <w:rsid w:val="00291C30"/>
    <w:rsid w:val="0029322C"/>
    <w:rsid w:val="002A0911"/>
    <w:rsid w:val="002A21AB"/>
    <w:rsid w:val="002A2779"/>
    <w:rsid w:val="002A2A55"/>
    <w:rsid w:val="002A31A6"/>
    <w:rsid w:val="002A49F1"/>
    <w:rsid w:val="002A5C2B"/>
    <w:rsid w:val="002B271A"/>
    <w:rsid w:val="002B2C5F"/>
    <w:rsid w:val="002B3765"/>
    <w:rsid w:val="002B4752"/>
    <w:rsid w:val="002B506D"/>
    <w:rsid w:val="002B5874"/>
    <w:rsid w:val="002B64AF"/>
    <w:rsid w:val="002B64D3"/>
    <w:rsid w:val="002B6841"/>
    <w:rsid w:val="002B70BF"/>
    <w:rsid w:val="002C2BCC"/>
    <w:rsid w:val="002C2D39"/>
    <w:rsid w:val="002C4900"/>
    <w:rsid w:val="002C586A"/>
    <w:rsid w:val="002C75DE"/>
    <w:rsid w:val="002D06A5"/>
    <w:rsid w:val="002D113B"/>
    <w:rsid w:val="002D13FF"/>
    <w:rsid w:val="002D228B"/>
    <w:rsid w:val="002D2CCD"/>
    <w:rsid w:val="002D2F25"/>
    <w:rsid w:val="002D3305"/>
    <w:rsid w:val="002D3899"/>
    <w:rsid w:val="002D4965"/>
    <w:rsid w:val="002D742C"/>
    <w:rsid w:val="002E3090"/>
    <w:rsid w:val="002E3456"/>
    <w:rsid w:val="002E6137"/>
    <w:rsid w:val="002E686D"/>
    <w:rsid w:val="002E6BFF"/>
    <w:rsid w:val="002E75BE"/>
    <w:rsid w:val="002F0DB8"/>
    <w:rsid w:val="002F2248"/>
    <w:rsid w:val="002F2555"/>
    <w:rsid w:val="002F4A57"/>
    <w:rsid w:val="002F5A8E"/>
    <w:rsid w:val="002F5CC0"/>
    <w:rsid w:val="002F5F04"/>
    <w:rsid w:val="002F6DEB"/>
    <w:rsid w:val="002F750D"/>
    <w:rsid w:val="00302F7F"/>
    <w:rsid w:val="00303149"/>
    <w:rsid w:val="00303FEE"/>
    <w:rsid w:val="003059CC"/>
    <w:rsid w:val="00305F34"/>
    <w:rsid w:val="003100E8"/>
    <w:rsid w:val="0031116A"/>
    <w:rsid w:val="003112FA"/>
    <w:rsid w:val="0031289D"/>
    <w:rsid w:val="00312D57"/>
    <w:rsid w:val="00313C99"/>
    <w:rsid w:val="0031517F"/>
    <w:rsid w:val="00315369"/>
    <w:rsid w:val="00315E7A"/>
    <w:rsid w:val="00317AE7"/>
    <w:rsid w:val="0032059A"/>
    <w:rsid w:val="0032172C"/>
    <w:rsid w:val="003218B2"/>
    <w:rsid w:val="003241CC"/>
    <w:rsid w:val="00324F85"/>
    <w:rsid w:val="0032573A"/>
    <w:rsid w:val="00325C05"/>
    <w:rsid w:val="00326131"/>
    <w:rsid w:val="00326858"/>
    <w:rsid w:val="00326F5B"/>
    <w:rsid w:val="00327DC3"/>
    <w:rsid w:val="00330A6B"/>
    <w:rsid w:val="003311D6"/>
    <w:rsid w:val="003325E8"/>
    <w:rsid w:val="00335619"/>
    <w:rsid w:val="003368AD"/>
    <w:rsid w:val="00337DF1"/>
    <w:rsid w:val="00337E79"/>
    <w:rsid w:val="003412CD"/>
    <w:rsid w:val="003421AB"/>
    <w:rsid w:val="00342249"/>
    <w:rsid w:val="003422DF"/>
    <w:rsid w:val="0034313A"/>
    <w:rsid w:val="003444F2"/>
    <w:rsid w:val="0034776D"/>
    <w:rsid w:val="00351D6F"/>
    <w:rsid w:val="00352B4D"/>
    <w:rsid w:val="00352C60"/>
    <w:rsid w:val="00354024"/>
    <w:rsid w:val="003561AC"/>
    <w:rsid w:val="00361FE6"/>
    <w:rsid w:val="0036488B"/>
    <w:rsid w:val="003675DC"/>
    <w:rsid w:val="00370713"/>
    <w:rsid w:val="00370C3D"/>
    <w:rsid w:val="00370EDB"/>
    <w:rsid w:val="003712A6"/>
    <w:rsid w:val="003729F5"/>
    <w:rsid w:val="003729FD"/>
    <w:rsid w:val="00373205"/>
    <w:rsid w:val="00373981"/>
    <w:rsid w:val="00374CDA"/>
    <w:rsid w:val="00377411"/>
    <w:rsid w:val="00377602"/>
    <w:rsid w:val="00380521"/>
    <w:rsid w:val="003807F2"/>
    <w:rsid w:val="003818D5"/>
    <w:rsid w:val="00382178"/>
    <w:rsid w:val="003824F9"/>
    <w:rsid w:val="00382E5D"/>
    <w:rsid w:val="00382F96"/>
    <w:rsid w:val="00383EC6"/>
    <w:rsid w:val="00384756"/>
    <w:rsid w:val="00385252"/>
    <w:rsid w:val="00386CEF"/>
    <w:rsid w:val="003877E1"/>
    <w:rsid w:val="00387F59"/>
    <w:rsid w:val="00394937"/>
    <w:rsid w:val="00395B2C"/>
    <w:rsid w:val="00395D0D"/>
    <w:rsid w:val="00396859"/>
    <w:rsid w:val="003A0641"/>
    <w:rsid w:val="003A097E"/>
    <w:rsid w:val="003A18A4"/>
    <w:rsid w:val="003A3998"/>
    <w:rsid w:val="003A403B"/>
    <w:rsid w:val="003A42E2"/>
    <w:rsid w:val="003A51BF"/>
    <w:rsid w:val="003B0C6E"/>
    <w:rsid w:val="003B0DB6"/>
    <w:rsid w:val="003B2087"/>
    <w:rsid w:val="003B2451"/>
    <w:rsid w:val="003B28D3"/>
    <w:rsid w:val="003B370B"/>
    <w:rsid w:val="003B37A1"/>
    <w:rsid w:val="003B4966"/>
    <w:rsid w:val="003B6BCA"/>
    <w:rsid w:val="003B71D4"/>
    <w:rsid w:val="003B72EF"/>
    <w:rsid w:val="003C04E3"/>
    <w:rsid w:val="003C1078"/>
    <w:rsid w:val="003C1153"/>
    <w:rsid w:val="003C3AF0"/>
    <w:rsid w:val="003C3B9B"/>
    <w:rsid w:val="003C3D9D"/>
    <w:rsid w:val="003C50A8"/>
    <w:rsid w:val="003C5A04"/>
    <w:rsid w:val="003D084A"/>
    <w:rsid w:val="003D10D5"/>
    <w:rsid w:val="003D183A"/>
    <w:rsid w:val="003D1CC1"/>
    <w:rsid w:val="003D2A17"/>
    <w:rsid w:val="003D4445"/>
    <w:rsid w:val="003D676B"/>
    <w:rsid w:val="003D7343"/>
    <w:rsid w:val="003E23C5"/>
    <w:rsid w:val="003E5FD5"/>
    <w:rsid w:val="003E6BE9"/>
    <w:rsid w:val="003F0D02"/>
    <w:rsid w:val="003F1B70"/>
    <w:rsid w:val="003F308E"/>
    <w:rsid w:val="003F3413"/>
    <w:rsid w:val="003F3442"/>
    <w:rsid w:val="003F4798"/>
    <w:rsid w:val="003F4FE1"/>
    <w:rsid w:val="003F5079"/>
    <w:rsid w:val="003F56BA"/>
    <w:rsid w:val="003F5DCE"/>
    <w:rsid w:val="0040074B"/>
    <w:rsid w:val="0040085F"/>
    <w:rsid w:val="00401F36"/>
    <w:rsid w:val="00403CEE"/>
    <w:rsid w:val="00404464"/>
    <w:rsid w:val="00404D31"/>
    <w:rsid w:val="00405083"/>
    <w:rsid w:val="0040577A"/>
    <w:rsid w:val="004066C1"/>
    <w:rsid w:val="00406EE1"/>
    <w:rsid w:val="00410D50"/>
    <w:rsid w:val="00411AD7"/>
    <w:rsid w:val="004120FD"/>
    <w:rsid w:val="0041249B"/>
    <w:rsid w:val="00412DE9"/>
    <w:rsid w:val="00414327"/>
    <w:rsid w:val="00416568"/>
    <w:rsid w:val="004165AA"/>
    <w:rsid w:val="00416CB0"/>
    <w:rsid w:val="004178BD"/>
    <w:rsid w:val="004212D9"/>
    <w:rsid w:val="0042237E"/>
    <w:rsid w:val="00423496"/>
    <w:rsid w:val="00423A18"/>
    <w:rsid w:val="004241B1"/>
    <w:rsid w:val="0042460C"/>
    <w:rsid w:val="00424D76"/>
    <w:rsid w:val="00427C0F"/>
    <w:rsid w:val="00430B6C"/>
    <w:rsid w:val="00431CBC"/>
    <w:rsid w:val="00432469"/>
    <w:rsid w:val="00432D2A"/>
    <w:rsid w:val="00432DE5"/>
    <w:rsid w:val="0043454F"/>
    <w:rsid w:val="0043555C"/>
    <w:rsid w:val="00435AFC"/>
    <w:rsid w:val="0043696B"/>
    <w:rsid w:val="00437F26"/>
    <w:rsid w:val="00440634"/>
    <w:rsid w:val="00440AE6"/>
    <w:rsid w:val="00440E25"/>
    <w:rsid w:val="00440EFC"/>
    <w:rsid w:val="0044150B"/>
    <w:rsid w:val="004422A0"/>
    <w:rsid w:val="00445769"/>
    <w:rsid w:val="00451602"/>
    <w:rsid w:val="004516A3"/>
    <w:rsid w:val="00454F9D"/>
    <w:rsid w:val="00455190"/>
    <w:rsid w:val="00456C03"/>
    <w:rsid w:val="004627B1"/>
    <w:rsid w:val="004645A5"/>
    <w:rsid w:val="004652A0"/>
    <w:rsid w:val="004662C6"/>
    <w:rsid w:val="00466E6F"/>
    <w:rsid w:val="004679E9"/>
    <w:rsid w:val="0047117F"/>
    <w:rsid w:val="00471D51"/>
    <w:rsid w:val="0047228A"/>
    <w:rsid w:val="004725A8"/>
    <w:rsid w:val="00472D19"/>
    <w:rsid w:val="00473AA1"/>
    <w:rsid w:val="00474A4F"/>
    <w:rsid w:val="00475A76"/>
    <w:rsid w:val="00475A97"/>
    <w:rsid w:val="004760F4"/>
    <w:rsid w:val="004770EF"/>
    <w:rsid w:val="0047713A"/>
    <w:rsid w:val="00477B97"/>
    <w:rsid w:val="00480239"/>
    <w:rsid w:val="00480AD0"/>
    <w:rsid w:val="0048222F"/>
    <w:rsid w:val="0048447E"/>
    <w:rsid w:val="004865B1"/>
    <w:rsid w:val="00487B7D"/>
    <w:rsid w:val="00487C92"/>
    <w:rsid w:val="00487DA5"/>
    <w:rsid w:val="00491F4C"/>
    <w:rsid w:val="004927B1"/>
    <w:rsid w:val="00493161"/>
    <w:rsid w:val="00493A29"/>
    <w:rsid w:val="00493F57"/>
    <w:rsid w:val="004A123C"/>
    <w:rsid w:val="004A3707"/>
    <w:rsid w:val="004A3B98"/>
    <w:rsid w:val="004A4223"/>
    <w:rsid w:val="004A4A05"/>
    <w:rsid w:val="004A51A0"/>
    <w:rsid w:val="004A5274"/>
    <w:rsid w:val="004A53EF"/>
    <w:rsid w:val="004A685A"/>
    <w:rsid w:val="004A6B3E"/>
    <w:rsid w:val="004A6E82"/>
    <w:rsid w:val="004B0AC8"/>
    <w:rsid w:val="004B3B46"/>
    <w:rsid w:val="004B415B"/>
    <w:rsid w:val="004C0F94"/>
    <w:rsid w:val="004C1380"/>
    <w:rsid w:val="004C14A3"/>
    <w:rsid w:val="004C1D0A"/>
    <w:rsid w:val="004C42F8"/>
    <w:rsid w:val="004C4691"/>
    <w:rsid w:val="004C51C6"/>
    <w:rsid w:val="004C5E83"/>
    <w:rsid w:val="004C62B2"/>
    <w:rsid w:val="004C71BE"/>
    <w:rsid w:val="004C7D11"/>
    <w:rsid w:val="004D251B"/>
    <w:rsid w:val="004D2E53"/>
    <w:rsid w:val="004D33AC"/>
    <w:rsid w:val="004D5725"/>
    <w:rsid w:val="004D655E"/>
    <w:rsid w:val="004D74A1"/>
    <w:rsid w:val="004D7B60"/>
    <w:rsid w:val="004E1016"/>
    <w:rsid w:val="004E170A"/>
    <w:rsid w:val="004E32AC"/>
    <w:rsid w:val="004E3B20"/>
    <w:rsid w:val="004E42AD"/>
    <w:rsid w:val="004E432B"/>
    <w:rsid w:val="004E59D4"/>
    <w:rsid w:val="004F10B6"/>
    <w:rsid w:val="004F1874"/>
    <w:rsid w:val="004F18A1"/>
    <w:rsid w:val="004F1F32"/>
    <w:rsid w:val="004F6D43"/>
    <w:rsid w:val="004F7712"/>
    <w:rsid w:val="004F7797"/>
    <w:rsid w:val="00500AFB"/>
    <w:rsid w:val="00501B88"/>
    <w:rsid w:val="00502088"/>
    <w:rsid w:val="00502F46"/>
    <w:rsid w:val="00503314"/>
    <w:rsid w:val="0050366E"/>
    <w:rsid w:val="00503849"/>
    <w:rsid w:val="00505457"/>
    <w:rsid w:val="00505743"/>
    <w:rsid w:val="0050702F"/>
    <w:rsid w:val="005106E5"/>
    <w:rsid w:val="00511892"/>
    <w:rsid w:val="005118D1"/>
    <w:rsid w:val="005121F9"/>
    <w:rsid w:val="00513E52"/>
    <w:rsid w:val="00514E1E"/>
    <w:rsid w:val="0051571E"/>
    <w:rsid w:val="00515B3B"/>
    <w:rsid w:val="00516068"/>
    <w:rsid w:val="00517BE2"/>
    <w:rsid w:val="00517BF4"/>
    <w:rsid w:val="00517C9D"/>
    <w:rsid w:val="00520967"/>
    <w:rsid w:val="00520F11"/>
    <w:rsid w:val="005238DD"/>
    <w:rsid w:val="00524A60"/>
    <w:rsid w:val="00524CEA"/>
    <w:rsid w:val="00525325"/>
    <w:rsid w:val="00527026"/>
    <w:rsid w:val="00527A10"/>
    <w:rsid w:val="00530781"/>
    <w:rsid w:val="00530AF0"/>
    <w:rsid w:val="0053201D"/>
    <w:rsid w:val="00532233"/>
    <w:rsid w:val="00533C77"/>
    <w:rsid w:val="0053444E"/>
    <w:rsid w:val="00535722"/>
    <w:rsid w:val="00536665"/>
    <w:rsid w:val="00537B1B"/>
    <w:rsid w:val="005406B0"/>
    <w:rsid w:val="0054140D"/>
    <w:rsid w:val="00541E39"/>
    <w:rsid w:val="005425F8"/>
    <w:rsid w:val="005440B6"/>
    <w:rsid w:val="00550BDF"/>
    <w:rsid w:val="00551C92"/>
    <w:rsid w:val="005532C8"/>
    <w:rsid w:val="00553849"/>
    <w:rsid w:val="0055438D"/>
    <w:rsid w:val="00554AC5"/>
    <w:rsid w:val="005552E2"/>
    <w:rsid w:val="00555CED"/>
    <w:rsid w:val="00556E0E"/>
    <w:rsid w:val="005607A5"/>
    <w:rsid w:val="005619A3"/>
    <w:rsid w:val="00562FB7"/>
    <w:rsid w:val="0056355E"/>
    <w:rsid w:val="0056391E"/>
    <w:rsid w:val="00564374"/>
    <w:rsid w:val="00565461"/>
    <w:rsid w:val="00565568"/>
    <w:rsid w:val="0056626E"/>
    <w:rsid w:val="00566405"/>
    <w:rsid w:val="00566F35"/>
    <w:rsid w:val="00567824"/>
    <w:rsid w:val="00567868"/>
    <w:rsid w:val="0056786D"/>
    <w:rsid w:val="00574A93"/>
    <w:rsid w:val="0057545E"/>
    <w:rsid w:val="005763C8"/>
    <w:rsid w:val="00576DDA"/>
    <w:rsid w:val="0058076C"/>
    <w:rsid w:val="0058081F"/>
    <w:rsid w:val="005808EE"/>
    <w:rsid w:val="005809CD"/>
    <w:rsid w:val="005810C0"/>
    <w:rsid w:val="0058135F"/>
    <w:rsid w:val="005816B5"/>
    <w:rsid w:val="00582483"/>
    <w:rsid w:val="00583519"/>
    <w:rsid w:val="00583AAC"/>
    <w:rsid w:val="00583B1B"/>
    <w:rsid w:val="00584494"/>
    <w:rsid w:val="00585A46"/>
    <w:rsid w:val="00590352"/>
    <w:rsid w:val="00591F94"/>
    <w:rsid w:val="0059203A"/>
    <w:rsid w:val="0059589C"/>
    <w:rsid w:val="00595B0A"/>
    <w:rsid w:val="00595C01"/>
    <w:rsid w:val="00595C44"/>
    <w:rsid w:val="005965DE"/>
    <w:rsid w:val="005A2593"/>
    <w:rsid w:val="005A35F5"/>
    <w:rsid w:val="005A4078"/>
    <w:rsid w:val="005A53B8"/>
    <w:rsid w:val="005A63ED"/>
    <w:rsid w:val="005A6784"/>
    <w:rsid w:val="005B032A"/>
    <w:rsid w:val="005B20BE"/>
    <w:rsid w:val="005B457E"/>
    <w:rsid w:val="005B4FD2"/>
    <w:rsid w:val="005B5050"/>
    <w:rsid w:val="005B6751"/>
    <w:rsid w:val="005C0938"/>
    <w:rsid w:val="005C0C96"/>
    <w:rsid w:val="005C0E24"/>
    <w:rsid w:val="005C31CC"/>
    <w:rsid w:val="005C3817"/>
    <w:rsid w:val="005C5B94"/>
    <w:rsid w:val="005C7E32"/>
    <w:rsid w:val="005D0B77"/>
    <w:rsid w:val="005D124D"/>
    <w:rsid w:val="005D2B66"/>
    <w:rsid w:val="005D2B87"/>
    <w:rsid w:val="005D31CF"/>
    <w:rsid w:val="005D4148"/>
    <w:rsid w:val="005D4271"/>
    <w:rsid w:val="005D456D"/>
    <w:rsid w:val="005D5D40"/>
    <w:rsid w:val="005E00E1"/>
    <w:rsid w:val="005E0331"/>
    <w:rsid w:val="005E06B2"/>
    <w:rsid w:val="005E0AC1"/>
    <w:rsid w:val="005E1871"/>
    <w:rsid w:val="005E1AF1"/>
    <w:rsid w:val="005E1D6A"/>
    <w:rsid w:val="005E7A60"/>
    <w:rsid w:val="005F279E"/>
    <w:rsid w:val="005F2923"/>
    <w:rsid w:val="005F5E38"/>
    <w:rsid w:val="006000A3"/>
    <w:rsid w:val="0060143E"/>
    <w:rsid w:val="00601888"/>
    <w:rsid w:val="00602121"/>
    <w:rsid w:val="00602B35"/>
    <w:rsid w:val="00604749"/>
    <w:rsid w:val="00605F2E"/>
    <w:rsid w:val="0060625D"/>
    <w:rsid w:val="00607232"/>
    <w:rsid w:val="00610E54"/>
    <w:rsid w:val="00614452"/>
    <w:rsid w:val="0061648B"/>
    <w:rsid w:val="006173B4"/>
    <w:rsid w:val="006174E8"/>
    <w:rsid w:val="00621EF0"/>
    <w:rsid w:val="006245D6"/>
    <w:rsid w:val="0062503A"/>
    <w:rsid w:val="00625AC6"/>
    <w:rsid w:val="00626D39"/>
    <w:rsid w:val="00632A8F"/>
    <w:rsid w:val="00632F29"/>
    <w:rsid w:val="006334CB"/>
    <w:rsid w:val="006336C5"/>
    <w:rsid w:val="006379F2"/>
    <w:rsid w:val="0064255E"/>
    <w:rsid w:val="00643841"/>
    <w:rsid w:val="00643D3B"/>
    <w:rsid w:val="0065192C"/>
    <w:rsid w:val="00652D29"/>
    <w:rsid w:val="006568C6"/>
    <w:rsid w:val="006622BC"/>
    <w:rsid w:val="00664A67"/>
    <w:rsid w:val="006658D3"/>
    <w:rsid w:val="006666BB"/>
    <w:rsid w:val="006667AE"/>
    <w:rsid w:val="00666A1C"/>
    <w:rsid w:val="00667A5B"/>
    <w:rsid w:val="0067092F"/>
    <w:rsid w:val="00673AD5"/>
    <w:rsid w:val="00675152"/>
    <w:rsid w:val="00675765"/>
    <w:rsid w:val="006765D8"/>
    <w:rsid w:val="006810EF"/>
    <w:rsid w:val="00681D5F"/>
    <w:rsid w:val="006820E1"/>
    <w:rsid w:val="00683232"/>
    <w:rsid w:val="00684CB0"/>
    <w:rsid w:val="00685878"/>
    <w:rsid w:val="00686DAA"/>
    <w:rsid w:val="006911D4"/>
    <w:rsid w:val="006915EC"/>
    <w:rsid w:val="006916BE"/>
    <w:rsid w:val="006927CF"/>
    <w:rsid w:val="006933FC"/>
    <w:rsid w:val="006936CB"/>
    <w:rsid w:val="006938C3"/>
    <w:rsid w:val="00694161"/>
    <w:rsid w:val="0069487E"/>
    <w:rsid w:val="006952C8"/>
    <w:rsid w:val="00697126"/>
    <w:rsid w:val="006A3D74"/>
    <w:rsid w:val="006A7BAE"/>
    <w:rsid w:val="006B3374"/>
    <w:rsid w:val="006B4C0F"/>
    <w:rsid w:val="006B4E06"/>
    <w:rsid w:val="006B4EE1"/>
    <w:rsid w:val="006B61CA"/>
    <w:rsid w:val="006C0EFA"/>
    <w:rsid w:val="006C1040"/>
    <w:rsid w:val="006C37D6"/>
    <w:rsid w:val="006C3C97"/>
    <w:rsid w:val="006C3E3D"/>
    <w:rsid w:val="006C5439"/>
    <w:rsid w:val="006C5BF0"/>
    <w:rsid w:val="006C62AA"/>
    <w:rsid w:val="006C7458"/>
    <w:rsid w:val="006D00BB"/>
    <w:rsid w:val="006D03EB"/>
    <w:rsid w:val="006D15B3"/>
    <w:rsid w:val="006D276F"/>
    <w:rsid w:val="006D30B3"/>
    <w:rsid w:val="006D4B60"/>
    <w:rsid w:val="006D634D"/>
    <w:rsid w:val="006D67DC"/>
    <w:rsid w:val="006D7C56"/>
    <w:rsid w:val="006E2B54"/>
    <w:rsid w:val="006E3515"/>
    <w:rsid w:val="006E46DF"/>
    <w:rsid w:val="006E69AF"/>
    <w:rsid w:val="006F0A41"/>
    <w:rsid w:val="006F357A"/>
    <w:rsid w:val="006F3CFE"/>
    <w:rsid w:val="006F3E88"/>
    <w:rsid w:val="006F4213"/>
    <w:rsid w:val="006F50C5"/>
    <w:rsid w:val="007011C9"/>
    <w:rsid w:val="007011F2"/>
    <w:rsid w:val="0070182A"/>
    <w:rsid w:val="00702D05"/>
    <w:rsid w:val="00704751"/>
    <w:rsid w:val="007068E5"/>
    <w:rsid w:val="007069ED"/>
    <w:rsid w:val="00706A91"/>
    <w:rsid w:val="0071047D"/>
    <w:rsid w:val="00711223"/>
    <w:rsid w:val="00712D07"/>
    <w:rsid w:val="00713404"/>
    <w:rsid w:val="00713BA9"/>
    <w:rsid w:val="00714EC3"/>
    <w:rsid w:val="00717633"/>
    <w:rsid w:val="00720015"/>
    <w:rsid w:val="00720329"/>
    <w:rsid w:val="0072183B"/>
    <w:rsid w:val="00721A50"/>
    <w:rsid w:val="0072313E"/>
    <w:rsid w:val="00723CE7"/>
    <w:rsid w:val="007249F3"/>
    <w:rsid w:val="00726FCF"/>
    <w:rsid w:val="0073382C"/>
    <w:rsid w:val="00733CD8"/>
    <w:rsid w:val="00735722"/>
    <w:rsid w:val="007357C9"/>
    <w:rsid w:val="00737192"/>
    <w:rsid w:val="00737560"/>
    <w:rsid w:val="00740718"/>
    <w:rsid w:val="00741651"/>
    <w:rsid w:val="00743633"/>
    <w:rsid w:val="007437DB"/>
    <w:rsid w:val="00744144"/>
    <w:rsid w:val="00745985"/>
    <w:rsid w:val="0074737F"/>
    <w:rsid w:val="007503D8"/>
    <w:rsid w:val="00752091"/>
    <w:rsid w:val="007523EC"/>
    <w:rsid w:val="00754CF1"/>
    <w:rsid w:val="00755F9B"/>
    <w:rsid w:val="00756EB0"/>
    <w:rsid w:val="00757BC1"/>
    <w:rsid w:val="007602C5"/>
    <w:rsid w:val="00760E85"/>
    <w:rsid w:val="00761549"/>
    <w:rsid w:val="00762B7E"/>
    <w:rsid w:val="00763812"/>
    <w:rsid w:val="007643E2"/>
    <w:rsid w:val="0076462F"/>
    <w:rsid w:val="007647CD"/>
    <w:rsid w:val="0077224E"/>
    <w:rsid w:val="007722E5"/>
    <w:rsid w:val="00772412"/>
    <w:rsid w:val="007739F2"/>
    <w:rsid w:val="00773C1D"/>
    <w:rsid w:val="00776E9D"/>
    <w:rsid w:val="007775AB"/>
    <w:rsid w:val="0077766D"/>
    <w:rsid w:val="00781B9B"/>
    <w:rsid w:val="00783484"/>
    <w:rsid w:val="007834C9"/>
    <w:rsid w:val="007842F4"/>
    <w:rsid w:val="007849EF"/>
    <w:rsid w:val="00785877"/>
    <w:rsid w:val="007874AE"/>
    <w:rsid w:val="0078784D"/>
    <w:rsid w:val="0079180C"/>
    <w:rsid w:val="007978E5"/>
    <w:rsid w:val="00797CD7"/>
    <w:rsid w:val="00797F11"/>
    <w:rsid w:val="007A35A8"/>
    <w:rsid w:val="007A697E"/>
    <w:rsid w:val="007A734D"/>
    <w:rsid w:val="007B0854"/>
    <w:rsid w:val="007B2254"/>
    <w:rsid w:val="007B2469"/>
    <w:rsid w:val="007B25F1"/>
    <w:rsid w:val="007B5A16"/>
    <w:rsid w:val="007B61C3"/>
    <w:rsid w:val="007B6D5E"/>
    <w:rsid w:val="007B7E2C"/>
    <w:rsid w:val="007C19AA"/>
    <w:rsid w:val="007C19F0"/>
    <w:rsid w:val="007C4007"/>
    <w:rsid w:val="007C535F"/>
    <w:rsid w:val="007C5E25"/>
    <w:rsid w:val="007C6508"/>
    <w:rsid w:val="007C6F1D"/>
    <w:rsid w:val="007C757C"/>
    <w:rsid w:val="007C7FCF"/>
    <w:rsid w:val="007D01D9"/>
    <w:rsid w:val="007D066F"/>
    <w:rsid w:val="007D1652"/>
    <w:rsid w:val="007D459C"/>
    <w:rsid w:val="007D63B0"/>
    <w:rsid w:val="007D7C21"/>
    <w:rsid w:val="007E02F5"/>
    <w:rsid w:val="007E107D"/>
    <w:rsid w:val="007E195D"/>
    <w:rsid w:val="007E319F"/>
    <w:rsid w:val="007E40AC"/>
    <w:rsid w:val="007E414D"/>
    <w:rsid w:val="007E457F"/>
    <w:rsid w:val="007E5911"/>
    <w:rsid w:val="007E69A7"/>
    <w:rsid w:val="007F51BF"/>
    <w:rsid w:val="007F5473"/>
    <w:rsid w:val="007F6FF8"/>
    <w:rsid w:val="007F78FE"/>
    <w:rsid w:val="00800AF8"/>
    <w:rsid w:val="00800B1F"/>
    <w:rsid w:val="0080260E"/>
    <w:rsid w:val="00802A50"/>
    <w:rsid w:val="00803302"/>
    <w:rsid w:val="00804C6C"/>
    <w:rsid w:val="00804DBA"/>
    <w:rsid w:val="00804F98"/>
    <w:rsid w:val="008074C0"/>
    <w:rsid w:val="00807846"/>
    <w:rsid w:val="0081030B"/>
    <w:rsid w:val="00811E5B"/>
    <w:rsid w:val="00814636"/>
    <w:rsid w:val="008149F9"/>
    <w:rsid w:val="00816B30"/>
    <w:rsid w:val="0081724F"/>
    <w:rsid w:val="008204B1"/>
    <w:rsid w:val="00820705"/>
    <w:rsid w:val="00820FB0"/>
    <w:rsid w:val="00821C9A"/>
    <w:rsid w:val="00822470"/>
    <w:rsid w:val="00822B00"/>
    <w:rsid w:val="00823167"/>
    <w:rsid w:val="008233A9"/>
    <w:rsid w:val="00823D28"/>
    <w:rsid w:val="008248B6"/>
    <w:rsid w:val="0082700F"/>
    <w:rsid w:val="00827455"/>
    <w:rsid w:val="00830C1B"/>
    <w:rsid w:val="00831F9E"/>
    <w:rsid w:val="00833E15"/>
    <w:rsid w:val="008354DC"/>
    <w:rsid w:val="00835C2D"/>
    <w:rsid w:val="00836728"/>
    <w:rsid w:val="00836E23"/>
    <w:rsid w:val="00840B78"/>
    <w:rsid w:val="008428CC"/>
    <w:rsid w:val="00843A11"/>
    <w:rsid w:val="00843E6E"/>
    <w:rsid w:val="00844B5C"/>
    <w:rsid w:val="00844BD9"/>
    <w:rsid w:val="00844C5B"/>
    <w:rsid w:val="008463B7"/>
    <w:rsid w:val="00846DAE"/>
    <w:rsid w:val="00847408"/>
    <w:rsid w:val="008479E8"/>
    <w:rsid w:val="008504AE"/>
    <w:rsid w:val="00851DC0"/>
    <w:rsid w:val="00851DE0"/>
    <w:rsid w:val="008527AD"/>
    <w:rsid w:val="00852A32"/>
    <w:rsid w:val="00854DD4"/>
    <w:rsid w:val="00855247"/>
    <w:rsid w:val="00856070"/>
    <w:rsid w:val="008564F6"/>
    <w:rsid w:val="008566D9"/>
    <w:rsid w:val="00857D55"/>
    <w:rsid w:val="008604A7"/>
    <w:rsid w:val="00861098"/>
    <w:rsid w:val="008638E6"/>
    <w:rsid w:val="008639AE"/>
    <w:rsid w:val="00865EB0"/>
    <w:rsid w:val="008712C7"/>
    <w:rsid w:val="008717A2"/>
    <w:rsid w:val="00872E76"/>
    <w:rsid w:val="00875220"/>
    <w:rsid w:val="00875DB8"/>
    <w:rsid w:val="00876012"/>
    <w:rsid w:val="00876BBC"/>
    <w:rsid w:val="008770F9"/>
    <w:rsid w:val="00881A6D"/>
    <w:rsid w:val="00882E9A"/>
    <w:rsid w:val="00883E6E"/>
    <w:rsid w:val="00884306"/>
    <w:rsid w:val="00885A45"/>
    <w:rsid w:val="008861BC"/>
    <w:rsid w:val="00886C26"/>
    <w:rsid w:val="00890EAC"/>
    <w:rsid w:val="008951EB"/>
    <w:rsid w:val="00895DE3"/>
    <w:rsid w:val="00895F1F"/>
    <w:rsid w:val="00897B30"/>
    <w:rsid w:val="00897EC0"/>
    <w:rsid w:val="008A35E2"/>
    <w:rsid w:val="008A362D"/>
    <w:rsid w:val="008A3F53"/>
    <w:rsid w:val="008A6486"/>
    <w:rsid w:val="008A6DB9"/>
    <w:rsid w:val="008B351D"/>
    <w:rsid w:val="008B5E69"/>
    <w:rsid w:val="008C074E"/>
    <w:rsid w:val="008C094D"/>
    <w:rsid w:val="008C16B0"/>
    <w:rsid w:val="008C294C"/>
    <w:rsid w:val="008C2FBD"/>
    <w:rsid w:val="008C388B"/>
    <w:rsid w:val="008C577D"/>
    <w:rsid w:val="008C6A81"/>
    <w:rsid w:val="008D31C7"/>
    <w:rsid w:val="008D35CF"/>
    <w:rsid w:val="008D4562"/>
    <w:rsid w:val="008D6B88"/>
    <w:rsid w:val="008D76DB"/>
    <w:rsid w:val="008E00FF"/>
    <w:rsid w:val="008E0757"/>
    <w:rsid w:val="008E083C"/>
    <w:rsid w:val="008E2683"/>
    <w:rsid w:val="008E32A3"/>
    <w:rsid w:val="008E5CAC"/>
    <w:rsid w:val="008E611D"/>
    <w:rsid w:val="008E75AD"/>
    <w:rsid w:val="008E75F5"/>
    <w:rsid w:val="008F1ACF"/>
    <w:rsid w:val="008F1E9E"/>
    <w:rsid w:val="008F1FBA"/>
    <w:rsid w:val="008F33C8"/>
    <w:rsid w:val="008F393A"/>
    <w:rsid w:val="008F5444"/>
    <w:rsid w:val="009000CE"/>
    <w:rsid w:val="0090149A"/>
    <w:rsid w:val="009017BB"/>
    <w:rsid w:val="00901C6E"/>
    <w:rsid w:val="00902E39"/>
    <w:rsid w:val="009035C5"/>
    <w:rsid w:val="00904F9D"/>
    <w:rsid w:val="00905A73"/>
    <w:rsid w:val="00906A1E"/>
    <w:rsid w:val="00907D5C"/>
    <w:rsid w:val="00907F64"/>
    <w:rsid w:val="00910460"/>
    <w:rsid w:val="00910BB8"/>
    <w:rsid w:val="009131F1"/>
    <w:rsid w:val="00913889"/>
    <w:rsid w:val="00913A70"/>
    <w:rsid w:val="00915188"/>
    <w:rsid w:val="00915510"/>
    <w:rsid w:val="00915E3E"/>
    <w:rsid w:val="009201F7"/>
    <w:rsid w:val="00921DA9"/>
    <w:rsid w:val="00922FA0"/>
    <w:rsid w:val="0092349D"/>
    <w:rsid w:val="00925000"/>
    <w:rsid w:val="0092506A"/>
    <w:rsid w:val="00930354"/>
    <w:rsid w:val="009306CB"/>
    <w:rsid w:val="009309B1"/>
    <w:rsid w:val="00931D22"/>
    <w:rsid w:val="00931EC6"/>
    <w:rsid w:val="00933859"/>
    <w:rsid w:val="0093432A"/>
    <w:rsid w:val="00935261"/>
    <w:rsid w:val="009367D8"/>
    <w:rsid w:val="00937795"/>
    <w:rsid w:val="00937DDB"/>
    <w:rsid w:val="00940DD5"/>
    <w:rsid w:val="00941068"/>
    <w:rsid w:val="009410EF"/>
    <w:rsid w:val="00941EF0"/>
    <w:rsid w:val="00942AD8"/>
    <w:rsid w:val="009453C4"/>
    <w:rsid w:val="00945B6B"/>
    <w:rsid w:val="00945FC4"/>
    <w:rsid w:val="0094750D"/>
    <w:rsid w:val="009520A1"/>
    <w:rsid w:val="0095384F"/>
    <w:rsid w:val="00953B32"/>
    <w:rsid w:val="00953CC5"/>
    <w:rsid w:val="009548AC"/>
    <w:rsid w:val="009571F6"/>
    <w:rsid w:val="0095795C"/>
    <w:rsid w:val="00957E1B"/>
    <w:rsid w:val="00961D06"/>
    <w:rsid w:val="00963324"/>
    <w:rsid w:val="00964111"/>
    <w:rsid w:val="0096532C"/>
    <w:rsid w:val="009659C1"/>
    <w:rsid w:val="009669F7"/>
    <w:rsid w:val="00966D59"/>
    <w:rsid w:val="0097030C"/>
    <w:rsid w:val="0097166A"/>
    <w:rsid w:val="00971F94"/>
    <w:rsid w:val="0097293B"/>
    <w:rsid w:val="0097480D"/>
    <w:rsid w:val="00976CF6"/>
    <w:rsid w:val="00982112"/>
    <w:rsid w:val="009826E7"/>
    <w:rsid w:val="009836F7"/>
    <w:rsid w:val="009858C3"/>
    <w:rsid w:val="009860EE"/>
    <w:rsid w:val="00990485"/>
    <w:rsid w:val="00990DA9"/>
    <w:rsid w:val="00990F60"/>
    <w:rsid w:val="00991004"/>
    <w:rsid w:val="00992955"/>
    <w:rsid w:val="00992CA3"/>
    <w:rsid w:val="0099348F"/>
    <w:rsid w:val="00997AAD"/>
    <w:rsid w:val="009A11A2"/>
    <w:rsid w:val="009A120E"/>
    <w:rsid w:val="009A3D69"/>
    <w:rsid w:val="009A5C5C"/>
    <w:rsid w:val="009A6A89"/>
    <w:rsid w:val="009A7BEE"/>
    <w:rsid w:val="009B0C1C"/>
    <w:rsid w:val="009B0D7F"/>
    <w:rsid w:val="009B1624"/>
    <w:rsid w:val="009B1700"/>
    <w:rsid w:val="009B176D"/>
    <w:rsid w:val="009B1AFD"/>
    <w:rsid w:val="009B1E9A"/>
    <w:rsid w:val="009B2B3B"/>
    <w:rsid w:val="009B2E4A"/>
    <w:rsid w:val="009B523B"/>
    <w:rsid w:val="009B5AD9"/>
    <w:rsid w:val="009B64C8"/>
    <w:rsid w:val="009B7791"/>
    <w:rsid w:val="009B7D1A"/>
    <w:rsid w:val="009C0ED1"/>
    <w:rsid w:val="009C1908"/>
    <w:rsid w:val="009C1FA2"/>
    <w:rsid w:val="009C5FC1"/>
    <w:rsid w:val="009D1550"/>
    <w:rsid w:val="009D30C2"/>
    <w:rsid w:val="009D3C8E"/>
    <w:rsid w:val="009D3F5D"/>
    <w:rsid w:val="009D4051"/>
    <w:rsid w:val="009D5202"/>
    <w:rsid w:val="009D544E"/>
    <w:rsid w:val="009D59F9"/>
    <w:rsid w:val="009D5AD2"/>
    <w:rsid w:val="009D6A1A"/>
    <w:rsid w:val="009D7C90"/>
    <w:rsid w:val="009E0C05"/>
    <w:rsid w:val="009E0CDA"/>
    <w:rsid w:val="009E3054"/>
    <w:rsid w:val="009E4ABC"/>
    <w:rsid w:val="009E56C8"/>
    <w:rsid w:val="009E5F88"/>
    <w:rsid w:val="009E61D1"/>
    <w:rsid w:val="009E6D96"/>
    <w:rsid w:val="009E7FE6"/>
    <w:rsid w:val="009F0972"/>
    <w:rsid w:val="009F1681"/>
    <w:rsid w:val="009F19BF"/>
    <w:rsid w:val="009F27EF"/>
    <w:rsid w:val="009F2F68"/>
    <w:rsid w:val="009F444F"/>
    <w:rsid w:val="009F45F0"/>
    <w:rsid w:val="009F6C1B"/>
    <w:rsid w:val="00A01FF3"/>
    <w:rsid w:val="00A036C4"/>
    <w:rsid w:val="00A05F2B"/>
    <w:rsid w:val="00A067AA"/>
    <w:rsid w:val="00A10300"/>
    <w:rsid w:val="00A11247"/>
    <w:rsid w:val="00A118FD"/>
    <w:rsid w:val="00A12772"/>
    <w:rsid w:val="00A132DE"/>
    <w:rsid w:val="00A1449C"/>
    <w:rsid w:val="00A144F5"/>
    <w:rsid w:val="00A1547F"/>
    <w:rsid w:val="00A21AB2"/>
    <w:rsid w:val="00A21AB4"/>
    <w:rsid w:val="00A21CCF"/>
    <w:rsid w:val="00A226CA"/>
    <w:rsid w:val="00A231AF"/>
    <w:rsid w:val="00A249C2"/>
    <w:rsid w:val="00A26801"/>
    <w:rsid w:val="00A2718F"/>
    <w:rsid w:val="00A273D1"/>
    <w:rsid w:val="00A302DC"/>
    <w:rsid w:val="00A33D85"/>
    <w:rsid w:val="00A354AA"/>
    <w:rsid w:val="00A3758A"/>
    <w:rsid w:val="00A376A1"/>
    <w:rsid w:val="00A42E75"/>
    <w:rsid w:val="00A4301B"/>
    <w:rsid w:val="00A434AD"/>
    <w:rsid w:val="00A43601"/>
    <w:rsid w:val="00A43EE9"/>
    <w:rsid w:val="00A45FF4"/>
    <w:rsid w:val="00A47C53"/>
    <w:rsid w:val="00A50563"/>
    <w:rsid w:val="00A5133D"/>
    <w:rsid w:val="00A51F83"/>
    <w:rsid w:val="00A52D47"/>
    <w:rsid w:val="00A54570"/>
    <w:rsid w:val="00A54FF1"/>
    <w:rsid w:val="00A56036"/>
    <w:rsid w:val="00A576DF"/>
    <w:rsid w:val="00A62811"/>
    <w:rsid w:val="00A62C7C"/>
    <w:rsid w:val="00A67923"/>
    <w:rsid w:val="00A7018F"/>
    <w:rsid w:val="00A70AE2"/>
    <w:rsid w:val="00A70BF7"/>
    <w:rsid w:val="00A717F9"/>
    <w:rsid w:val="00A72451"/>
    <w:rsid w:val="00A74C14"/>
    <w:rsid w:val="00A760F8"/>
    <w:rsid w:val="00A7687E"/>
    <w:rsid w:val="00A76911"/>
    <w:rsid w:val="00A76F78"/>
    <w:rsid w:val="00A807DC"/>
    <w:rsid w:val="00A8139B"/>
    <w:rsid w:val="00A82B9B"/>
    <w:rsid w:val="00A838E5"/>
    <w:rsid w:val="00A84584"/>
    <w:rsid w:val="00A84684"/>
    <w:rsid w:val="00A84ECB"/>
    <w:rsid w:val="00A85954"/>
    <w:rsid w:val="00A900C7"/>
    <w:rsid w:val="00A91EB3"/>
    <w:rsid w:val="00A9317C"/>
    <w:rsid w:val="00A933D7"/>
    <w:rsid w:val="00A93F32"/>
    <w:rsid w:val="00A9491A"/>
    <w:rsid w:val="00A961E1"/>
    <w:rsid w:val="00A972EF"/>
    <w:rsid w:val="00A978F1"/>
    <w:rsid w:val="00AA2D39"/>
    <w:rsid w:val="00AA2F11"/>
    <w:rsid w:val="00AA42DF"/>
    <w:rsid w:val="00AA4762"/>
    <w:rsid w:val="00AA4AF2"/>
    <w:rsid w:val="00AA795B"/>
    <w:rsid w:val="00AB017C"/>
    <w:rsid w:val="00AB0B0E"/>
    <w:rsid w:val="00AB2806"/>
    <w:rsid w:val="00AB2FD4"/>
    <w:rsid w:val="00AB3186"/>
    <w:rsid w:val="00AB3431"/>
    <w:rsid w:val="00AB45F1"/>
    <w:rsid w:val="00AB6E28"/>
    <w:rsid w:val="00AC091D"/>
    <w:rsid w:val="00AC20C2"/>
    <w:rsid w:val="00AC2EB4"/>
    <w:rsid w:val="00AC3776"/>
    <w:rsid w:val="00AC3AFF"/>
    <w:rsid w:val="00AC4BA6"/>
    <w:rsid w:val="00AC4FD9"/>
    <w:rsid w:val="00AC5570"/>
    <w:rsid w:val="00AC55D8"/>
    <w:rsid w:val="00AC69B0"/>
    <w:rsid w:val="00AC739C"/>
    <w:rsid w:val="00AC7643"/>
    <w:rsid w:val="00AD40AA"/>
    <w:rsid w:val="00AD6019"/>
    <w:rsid w:val="00AD6E12"/>
    <w:rsid w:val="00AD7E63"/>
    <w:rsid w:val="00AE0225"/>
    <w:rsid w:val="00AE0EF7"/>
    <w:rsid w:val="00AE36C3"/>
    <w:rsid w:val="00AE5075"/>
    <w:rsid w:val="00AE777D"/>
    <w:rsid w:val="00AF1411"/>
    <w:rsid w:val="00AF183B"/>
    <w:rsid w:val="00AF1F88"/>
    <w:rsid w:val="00AF2027"/>
    <w:rsid w:val="00AF268E"/>
    <w:rsid w:val="00AF32DC"/>
    <w:rsid w:val="00AF3D52"/>
    <w:rsid w:val="00AF3E57"/>
    <w:rsid w:val="00AF464F"/>
    <w:rsid w:val="00AF65F2"/>
    <w:rsid w:val="00AF6A47"/>
    <w:rsid w:val="00B00F24"/>
    <w:rsid w:val="00B016D1"/>
    <w:rsid w:val="00B048FA"/>
    <w:rsid w:val="00B04B79"/>
    <w:rsid w:val="00B04BF6"/>
    <w:rsid w:val="00B04CE3"/>
    <w:rsid w:val="00B050CA"/>
    <w:rsid w:val="00B05281"/>
    <w:rsid w:val="00B063DE"/>
    <w:rsid w:val="00B12408"/>
    <w:rsid w:val="00B14C6C"/>
    <w:rsid w:val="00B160D5"/>
    <w:rsid w:val="00B17499"/>
    <w:rsid w:val="00B20228"/>
    <w:rsid w:val="00B206FF"/>
    <w:rsid w:val="00B2179B"/>
    <w:rsid w:val="00B21CD8"/>
    <w:rsid w:val="00B22B2E"/>
    <w:rsid w:val="00B258E6"/>
    <w:rsid w:val="00B26F80"/>
    <w:rsid w:val="00B3010C"/>
    <w:rsid w:val="00B307C7"/>
    <w:rsid w:val="00B30C37"/>
    <w:rsid w:val="00B30C4D"/>
    <w:rsid w:val="00B31A98"/>
    <w:rsid w:val="00B32F99"/>
    <w:rsid w:val="00B335FC"/>
    <w:rsid w:val="00B35E43"/>
    <w:rsid w:val="00B365A3"/>
    <w:rsid w:val="00B37F38"/>
    <w:rsid w:val="00B4122C"/>
    <w:rsid w:val="00B41B78"/>
    <w:rsid w:val="00B44232"/>
    <w:rsid w:val="00B44668"/>
    <w:rsid w:val="00B44727"/>
    <w:rsid w:val="00B45F9C"/>
    <w:rsid w:val="00B460A8"/>
    <w:rsid w:val="00B46C16"/>
    <w:rsid w:val="00B47102"/>
    <w:rsid w:val="00B5041E"/>
    <w:rsid w:val="00B51711"/>
    <w:rsid w:val="00B51BAE"/>
    <w:rsid w:val="00B51CEC"/>
    <w:rsid w:val="00B5271B"/>
    <w:rsid w:val="00B62C89"/>
    <w:rsid w:val="00B62D34"/>
    <w:rsid w:val="00B6346B"/>
    <w:rsid w:val="00B64997"/>
    <w:rsid w:val="00B664B7"/>
    <w:rsid w:val="00B66505"/>
    <w:rsid w:val="00B66DA5"/>
    <w:rsid w:val="00B718A1"/>
    <w:rsid w:val="00B71CA9"/>
    <w:rsid w:val="00B721CC"/>
    <w:rsid w:val="00B7221B"/>
    <w:rsid w:val="00B75B99"/>
    <w:rsid w:val="00B75C4D"/>
    <w:rsid w:val="00B76FE7"/>
    <w:rsid w:val="00B77218"/>
    <w:rsid w:val="00B80B51"/>
    <w:rsid w:val="00B81858"/>
    <w:rsid w:val="00B81BD1"/>
    <w:rsid w:val="00B8355D"/>
    <w:rsid w:val="00B83560"/>
    <w:rsid w:val="00B83F41"/>
    <w:rsid w:val="00B84809"/>
    <w:rsid w:val="00B85A8F"/>
    <w:rsid w:val="00B86F51"/>
    <w:rsid w:val="00B8747B"/>
    <w:rsid w:val="00B879A4"/>
    <w:rsid w:val="00B87A6B"/>
    <w:rsid w:val="00B90734"/>
    <w:rsid w:val="00B907FC"/>
    <w:rsid w:val="00B90ADE"/>
    <w:rsid w:val="00B928BE"/>
    <w:rsid w:val="00B92D9A"/>
    <w:rsid w:val="00B94E4E"/>
    <w:rsid w:val="00B9686C"/>
    <w:rsid w:val="00BA1A65"/>
    <w:rsid w:val="00BA2D9F"/>
    <w:rsid w:val="00BA37D2"/>
    <w:rsid w:val="00BA3C25"/>
    <w:rsid w:val="00BA3EA1"/>
    <w:rsid w:val="00BA4807"/>
    <w:rsid w:val="00BA49E7"/>
    <w:rsid w:val="00BA5BD5"/>
    <w:rsid w:val="00BA5FF1"/>
    <w:rsid w:val="00BA60BF"/>
    <w:rsid w:val="00BA6F26"/>
    <w:rsid w:val="00BA75FD"/>
    <w:rsid w:val="00BB0A57"/>
    <w:rsid w:val="00BB1674"/>
    <w:rsid w:val="00BB1863"/>
    <w:rsid w:val="00BB200D"/>
    <w:rsid w:val="00BB253B"/>
    <w:rsid w:val="00BB3442"/>
    <w:rsid w:val="00BB4BFE"/>
    <w:rsid w:val="00BB732A"/>
    <w:rsid w:val="00BB7F3B"/>
    <w:rsid w:val="00BC1D24"/>
    <w:rsid w:val="00BC3DF8"/>
    <w:rsid w:val="00BC5A93"/>
    <w:rsid w:val="00BC6DE4"/>
    <w:rsid w:val="00BC7687"/>
    <w:rsid w:val="00BD01C4"/>
    <w:rsid w:val="00BD0FB1"/>
    <w:rsid w:val="00BD1375"/>
    <w:rsid w:val="00BD3700"/>
    <w:rsid w:val="00BD3E39"/>
    <w:rsid w:val="00BD4561"/>
    <w:rsid w:val="00BD6B6F"/>
    <w:rsid w:val="00BD7E65"/>
    <w:rsid w:val="00BE0979"/>
    <w:rsid w:val="00BE0A97"/>
    <w:rsid w:val="00BE111D"/>
    <w:rsid w:val="00BE201E"/>
    <w:rsid w:val="00BE2CCC"/>
    <w:rsid w:val="00BE2CFB"/>
    <w:rsid w:val="00BE344F"/>
    <w:rsid w:val="00BE491F"/>
    <w:rsid w:val="00BE58C6"/>
    <w:rsid w:val="00BE72D4"/>
    <w:rsid w:val="00BE774E"/>
    <w:rsid w:val="00BE77E4"/>
    <w:rsid w:val="00BF5006"/>
    <w:rsid w:val="00C003FE"/>
    <w:rsid w:val="00C01962"/>
    <w:rsid w:val="00C01C13"/>
    <w:rsid w:val="00C0296F"/>
    <w:rsid w:val="00C02A0A"/>
    <w:rsid w:val="00C02ED7"/>
    <w:rsid w:val="00C03095"/>
    <w:rsid w:val="00C0386E"/>
    <w:rsid w:val="00C043B6"/>
    <w:rsid w:val="00C049C6"/>
    <w:rsid w:val="00C0632A"/>
    <w:rsid w:val="00C07FF8"/>
    <w:rsid w:val="00C103E8"/>
    <w:rsid w:val="00C11B81"/>
    <w:rsid w:val="00C1222D"/>
    <w:rsid w:val="00C133BD"/>
    <w:rsid w:val="00C1384A"/>
    <w:rsid w:val="00C167B1"/>
    <w:rsid w:val="00C168A4"/>
    <w:rsid w:val="00C212BB"/>
    <w:rsid w:val="00C21630"/>
    <w:rsid w:val="00C2410D"/>
    <w:rsid w:val="00C248D5"/>
    <w:rsid w:val="00C260A0"/>
    <w:rsid w:val="00C266C2"/>
    <w:rsid w:val="00C26F6A"/>
    <w:rsid w:val="00C27E6C"/>
    <w:rsid w:val="00C328FD"/>
    <w:rsid w:val="00C33455"/>
    <w:rsid w:val="00C338AB"/>
    <w:rsid w:val="00C35AC7"/>
    <w:rsid w:val="00C37403"/>
    <w:rsid w:val="00C37FA8"/>
    <w:rsid w:val="00C41C3D"/>
    <w:rsid w:val="00C420ED"/>
    <w:rsid w:val="00C42CE0"/>
    <w:rsid w:val="00C42FC9"/>
    <w:rsid w:val="00C43F8E"/>
    <w:rsid w:val="00C46D38"/>
    <w:rsid w:val="00C50630"/>
    <w:rsid w:val="00C52035"/>
    <w:rsid w:val="00C52A85"/>
    <w:rsid w:val="00C5769A"/>
    <w:rsid w:val="00C576A7"/>
    <w:rsid w:val="00C629B6"/>
    <w:rsid w:val="00C64016"/>
    <w:rsid w:val="00C6465D"/>
    <w:rsid w:val="00C650C0"/>
    <w:rsid w:val="00C679BC"/>
    <w:rsid w:val="00C71577"/>
    <w:rsid w:val="00C71B78"/>
    <w:rsid w:val="00C72294"/>
    <w:rsid w:val="00C769DA"/>
    <w:rsid w:val="00C76B09"/>
    <w:rsid w:val="00C77FF4"/>
    <w:rsid w:val="00C84C0F"/>
    <w:rsid w:val="00C85276"/>
    <w:rsid w:val="00C86885"/>
    <w:rsid w:val="00C90473"/>
    <w:rsid w:val="00C90935"/>
    <w:rsid w:val="00C912CC"/>
    <w:rsid w:val="00C9426D"/>
    <w:rsid w:val="00C95989"/>
    <w:rsid w:val="00C97927"/>
    <w:rsid w:val="00C97C25"/>
    <w:rsid w:val="00CA023D"/>
    <w:rsid w:val="00CA1636"/>
    <w:rsid w:val="00CA2791"/>
    <w:rsid w:val="00CA3F40"/>
    <w:rsid w:val="00CA7AD9"/>
    <w:rsid w:val="00CB00A4"/>
    <w:rsid w:val="00CB015A"/>
    <w:rsid w:val="00CB0E1B"/>
    <w:rsid w:val="00CB25BB"/>
    <w:rsid w:val="00CB2A9A"/>
    <w:rsid w:val="00CB2D5E"/>
    <w:rsid w:val="00CB3D55"/>
    <w:rsid w:val="00CB5FEC"/>
    <w:rsid w:val="00CC0AAC"/>
    <w:rsid w:val="00CC433E"/>
    <w:rsid w:val="00CC4A17"/>
    <w:rsid w:val="00CC51A5"/>
    <w:rsid w:val="00CC7B80"/>
    <w:rsid w:val="00CD005A"/>
    <w:rsid w:val="00CD2141"/>
    <w:rsid w:val="00CD4495"/>
    <w:rsid w:val="00CD455A"/>
    <w:rsid w:val="00CD56D6"/>
    <w:rsid w:val="00CD66DA"/>
    <w:rsid w:val="00CD69BA"/>
    <w:rsid w:val="00CD6A7B"/>
    <w:rsid w:val="00CD7651"/>
    <w:rsid w:val="00CE32FA"/>
    <w:rsid w:val="00CE3778"/>
    <w:rsid w:val="00CE3801"/>
    <w:rsid w:val="00CE6566"/>
    <w:rsid w:val="00CF09F3"/>
    <w:rsid w:val="00CF0D1D"/>
    <w:rsid w:val="00CF1586"/>
    <w:rsid w:val="00CF3309"/>
    <w:rsid w:val="00CF36A6"/>
    <w:rsid w:val="00CF3948"/>
    <w:rsid w:val="00CF3A55"/>
    <w:rsid w:val="00CF3AE6"/>
    <w:rsid w:val="00CF3EED"/>
    <w:rsid w:val="00CF637F"/>
    <w:rsid w:val="00CF6AFC"/>
    <w:rsid w:val="00CF6CD4"/>
    <w:rsid w:val="00CF6F32"/>
    <w:rsid w:val="00D004EF"/>
    <w:rsid w:val="00D01DEE"/>
    <w:rsid w:val="00D04673"/>
    <w:rsid w:val="00D04715"/>
    <w:rsid w:val="00D04F88"/>
    <w:rsid w:val="00D05F34"/>
    <w:rsid w:val="00D102E3"/>
    <w:rsid w:val="00D106C1"/>
    <w:rsid w:val="00D10B00"/>
    <w:rsid w:val="00D10E7B"/>
    <w:rsid w:val="00D11922"/>
    <w:rsid w:val="00D1216F"/>
    <w:rsid w:val="00D12361"/>
    <w:rsid w:val="00D127AD"/>
    <w:rsid w:val="00D13DA4"/>
    <w:rsid w:val="00D15024"/>
    <w:rsid w:val="00D15B21"/>
    <w:rsid w:val="00D16B45"/>
    <w:rsid w:val="00D17187"/>
    <w:rsid w:val="00D201C5"/>
    <w:rsid w:val="00D217A3"/>
    <w:rsid w:val="00D23E5C"/>
    <w:rsid w:val="00D24193"/>
    <w:rsid w:val="00D270BF"/>
    <w:rsid w:val="00D27A23"/>
    <w:rsid w:val="00D30D3F"/>
    <w:rsid w:val="00D32BB1"/>
    <w:rsid w:val="00D3353B"/>
    <w:rsid w:val="00D33E68"/>
    <w:rsid w:val="00D34523"/>
    <w:rsid w:val="00D34888"/>
    <w:rsid w:val="00D41AD9"/>
    <w:rsid w:val="00D41ECE"/>
    <w:rsid w:val="00D50705"/>
    <w:rsid w:val="00D50C6F"/>
    <w:rsid w:val="00D50D1D"/>
    <w:rsid w:val="00D51611"/>
    <w:rsid w:val="00D51CE7"/>
    <w:rsid w:val="00D52076"/>
    <w:rsid w:val="00D52C52"/>
    <w:rsid w:val="00D52F91"/>
    <w:rsid w:val="00D545DB"/>
    <w:rsid w:val="00D5474C"/>
    <w:rsid w:val="00D54B58"/>
    <w:rsid w:val="00D56C10"/>
    <w:rsid w:val="00D57758"/>
    <w:rsid w:val="00D5778B"/>
    <w:rsid w:val="00D57B70"/>
    <w:rsid w:val="00D57CD2"/>
    <w:rsid w:val="00D604FD"/>
    <w:rsid w:val="00D60F28"/>
    <w:rsid w:val="00D619B1"/>
    <w:rsid w:val="00D61EAE"/>
    <w:rsid w:val="00D62490"/>
    <w:rsid w:val="00D637EC"/>
    <w:rsid w:val="00D63B2D"/>
    <w:rsid w:val="00D66A74"/>
    <w:rsid w:val="00D66C40"/>
    <w:rsid w:val="00D70822"/>
    <w:rsid w:val="00D714D8"/>
    <w:rsid w:val="00D7258A"/>
    <w:rsid w:val="00D72C84"/>
    <w:rsid w:val="00D72EF2"/>
    <w:rsid w:val="00D73329"/>
    <w:rsid w:val="00D75C4E"/>
    <w:rsid w:val="00D762BF"/>
    <w:rsid w:val="00D8121F"/>
    <w:rsid w:val="00D8170E"/>
    <w:rsid w:val="00D81A5A"/>
    <w:rsid w:val="00D829AD"/>
    <w:rsid w:val="00D831BD"/>
    <w:rsid w:val="00D83730"/>
    <w:rsid w:val="00D8416A"/>
    <w:rsid w:val="00D84320"/>
    <w:rsid w:val="00D84AF3"/>
    <w:rsid w:val="00D85A8C"/>
    <w:rsid w:val="00D86DC3"/>
    <w:rsid w:val="00D92086"/>
    <w:rsid w:val="00D9294F"/>
    <w:rsid w:val="00D93968"/>
    <w:rsid w:val="00D93BAD"/>
    <w:rsid w:val="00D94483"/>
    <w:rsid w:val="00D96D6C"/>
    <w:rsid w:val="00D96F0F"/>
    <w:rsid w:val="00D97031"/>
    <w:rsid w:val="00D970B7"/>
    <w:rsid w:val="00DA146A"/>
    <w:rsid w:val="00DA1B39"/>
    <w:rsid w:val="00DA25ED"/>
    <w:rsid w:val="00DA41C3"/>
    <w:rsid w:val="00DA5162"/>
    <w:rsid w:val="00DA74A9"/>
    <w:rsid w:val="00DA7F87"/>
    <w:rsid w:val="00DB049C"/>
    <w:rsid w:val="00DB0BB4"/>
    <w:rsid w:val="00DB1834"/>
    <w:rsid w:val="00DB2869"/>
    <w:rsid w:val="00DB344F"/>
    <w:rsid w:val="00DB4ECE"/>
    <w:rsid w:val="00DB512D"/>
    <w:rsid w:val="00DB525E"/>
    <w:rsid w:val="00DB5413"/>
    <w:rsid w:val="00DB5B21"/>
    <w:rsid w:val="00DB5F21"/>
    <w:rsid w:val="00DC47B5"/>
    <w:rsid w:val="00DC5157"/>
    <w:rsid w:val="00DC54BB"/>
    <w:rsid w:val="00DD1518"/>
    <w:rsid w:val="00DD5FB5"/>
    <w:rsid w:val="00DD7EF0"/>
    <w:rsid w:val="00DE1FEF"/>
    <w:rsid w:val="00DE350B"/>
    <w:rsid w:val="00DE3827"/>
    <w:rsid w:val="00DE4383"/>
    <w:rsid w:val="00DE5F52"/>
    <w:rsid w:val="00DE6579"/>
    <w:rsid w:val="00DF00D9"/>
    <w:rsid w:val="00DF05E0"/>
    <w:rsid w:val="00DF05F3"/>
    <w:rsid w:val="00DF08E8"/>
    <w:rsid w:val="00DF0B73"/>
    <w:rsid w:val="00DF242B"/>
    <w:rsid w:val="00DF309F"/>
    <w:rsid w:val="00DF32DF"/>
    <w:rsid w:val="00DF405F"/>
    <w:rsid w:val="00DF421F"/>
    <w:rsid w:val="00DF4F4A"/>
    <w:rsid w:val="00DF5615"/>
    <w:rsid w:val="00DF5A51"/>
    <w:rsid w:val="00DF70F9"/>
    <w:rsid w:val="00E004B2"/>
    <w:rsid w:val="00E00766"/>
    <w:rsid w:val="00E020D2"/>
    <w:rsid w:val="00E1227B"/>
    <w:rsid w:val="00E12ABC"/>
    <w:rsid w:val="00E13425"/>
    <w:rsid w:val="00E1390A"/>
    <w:rsid w:val="00E13FF4"/>
    <w:rsid w:val="00E16643"/>
    <w:rsid w:val="00E1676A"/>
    <w:rsid w:val="00E1703E"/>
    <w:rsid w:val="00E17B0F"/>
    <w:rsid w:val="00E20425"/>
    <w:rsid w:val="00E20587"/>
    <w:rsid w:val="00E22D35"/>
    <w:rsid w:val="00E240BB"/>
    <w:rsid w:val="00E30960"/>
    <w:rsid w:val="00E31AAE"/>
    <w:rsid w:val="00E31E37"/>
    <w:rsid w:val="00E35759"/>
    <w:rsid w:val="00E36D1C"/>
    <w:rsid w:val="00E406E7"/>
    <w:rsid w:val="00E40FD6"/>
    <w:rsid w:val="00E412DE"/>
    <w:rsid w:val="00E42B37"/>
    <w:rsid w:val="00E440F9"/>
    <w:rsid w:val="00E4551B"/>
    <w:rsid w:val="00E51416"/>
    <w:rsid w:val="00E5324D"/>
    <w:rsid w:val="00E5332F"/>
    <w:rsid w:val="00E55F94"/>
    <w:rsid w:val="00E576EA"/>
    <w:rsid w:val="00E6125C"/>
    <w:rsid w:val="00E612D2"/>
    <w:rsid w:val="00E61B8A"/>
    <w:rsid w:val="00E62B5D"/>
    <w:rsid w:val="00E62C58"/>
    <w:rsid w:val="00E649B3"/>
    <w:rsid w:val="00E65585"/>
    <w:rsid w:val="00E657B3"/>
    <w:rsid w:val="00E65EB3"/>
    <w:rsid w:val="00E6726E"/>
    <w:rsid w:val="00E67534"/>
    <w:rsid w:val="00E67E46"/>
    <w:rsid w:val="00E71ECE"/>
    <w:rsid w:val="00E71EF6"/>
    <w:rsid w:val="00E727AB"/>
    <w:rsid w:val="00E74FBC"/>
    <w:rsid w:val="00E76766"/>
    <w:rsid w:val="00E827BE"/>
    <w:rsid w:val="00E854E6"/>
    <w:rsid w:val="00E86229"/>
    <w:rsid w:val="00E87C2A"/>
    <w:rsid w:val="00E906B8"/>
    <w:rsid w:val="00E90FE6"/>
    <w:rsid w:val="00E91557"/>
    <w:rsid w:val="00E9228C"/>
    <w:rsid w:val="00E93D45"/>
    <w:rsid w:val="00E94358"/>
    <w:rsid w:val="00E96001"/>
    <w:rsid w:val="00E963C5"/>
    <w:rsid w:val="00E963F0"/>
    <w:rsid w:val="00E96CC5"/>
    <w:rsid w:val="00EA1411"/>
    <w:rsid w:val="00EA18C6"/>
    <w:rsid w:val="00EA2F10"/>
    <w:rsid w:val="00EA521C"/>
    <w:rsid w:val="00EA672B"/>
    <w:rsid w:val="00EA67D1"/>
    <w:rsid w:val="00EA7ECF"/>
    <w:rsid w:val="00EB1D79"/>
    <w:rsid w:val="00EB3433"/>
    <w:rsid w:val="00EB3BCE"/>
    <w:rsid w:val="00EB500F"/>
    <w:rsid w:val="00EB5254"/>
    <w:rsid w:val="00EB5404"/>
    <w:rsid w:val="00EB7C2F"/>
    <w:rsid w:val="00EC08FA"/>
    <w:rsid w:val="00EC1637"/>
    <w:rsid w:val="00EC20A7"/>
    <w:rsid w:val="00EC291C"/>
    <w:rsid w:val="00EC29C5"/>
    <w:rsid w:val="00EC36E5"/>
    <w:rsid w:val="00EC3850"/>
    <w:rsid w:val="00EC3C06"/>
    <w:rsid w:val="00EC3D4C"/>
    <w:rsid w:val="00EC4163"/>
    <w:rsid w:val="00EC5012"/>
    <w:rsid w:val="00ED0D06"/>
    <w:rsid w:val="00ED5218"/>
    <w:rsid w:val="00ED618B"/>
    <w:rsid w:val="00ED73FB"/>
    <w:rsid w:val="00EE29DF"/>
    <w:rsid w:val="00EE50E1"/>
    <w:rsid w:val="00EE552E"/>
    <w:rsid w:val="00EE6AF1"/>
    <w:rsid w:val="00EE6E1F"/>
    <w:rsid w:val="00EE7880"/>
    <w:rsid w:val="00EF02B6"/>
    <w:rsid w:val="00EF0708"/>
    <w:rsid w:val="00EF0A1C"/>
    <w:rsid w:val="00EF11AC"/>
    <w:rsid w:val="00EF64B3"/>
    <w:rsid w:val="00F02469"/>
    <w:rsid w:val="00F02D16"/>
    <w:rsid w:val="00F03428"/>
    <w:rsid w:val="00F03C16"/>
    <w:rsid w:val="00F07354"/>
    <w:rsid w:val="00F10505"/>
    <w:rsid w:val="00F106BC"/>
    <w:rsid w:val="00F11691"/>
    <w:rsid w:val="00F12962"/>
    <w:rsid w:val="00F13A99"/>
    <w:rsid w:val="00F14D49"/>
    <w:rsid w:val="00F158FC"/>
    <w:rsid w:val="00F15919"/>
    <w:rsid w:val="00F1605B"/>
    <w:rsid w:val="00F16CD2"/>
    <w:rsid w:val="00F16DE2"/>
    <w:rsid w:val="00F20236"/>
    <w:rsid w:val="00F20CE9"/>
    <w:rsid w:val="00F21BDB"/>
    <w:rsid w:val="00F2360F"/>
    <w:rsid w:val="00F237D2"/>
    <w:rsid w:val="00F25740"/>
    <w:rsid w:val="00F25F4C"/>
    <w:rsid w:val="00F26A5D"/>
    <w:rsid w:val="00F270CE"/>
    <w:rsid w:val="00F2776A"/>
    <w:rsid w:val="00F30AD6"/>
    <w:rsid w:val="00F313FD"/>
    <w:rsid w:val="00F314E8"/>
    <w:rsid w:val="00F31FC3"/>
    <w:rsid w:val="00F329FD"/>
    <w:rsid w:val="00F34A46"/>
    <w:rsid w:val="00F36E71"/>
    <w:rsid w:val="00F37374"/>
    <w:rsid w:val="00F377DD"/>
    <w:rsid w:val="00F37CFB"/>
    <w:rsid w:val="00F37D18"/>
    <w:rsid w:val="00F40FB1"/>
    <w:rsid w:val="00F419A5"/>
    <w:rsid w:val="00F41BB7"/>
    <w:rsid w:val="00F46E37"/>
    <w:rsid w:val="00F46ED3"/>
    <w:rsid w:val="00F47972"/>
    <w:rsid w:val="00F50645"/>
    <w:rsid w:val="00F50AFA"/>
    <w:rsid w:val="00F512C0"/>
    <w:rsid w:val="00F53B91"/>
    <w:rsid w:val="00F54A24"/>
    <w:rsid w:val="00F566D2"/>
    <w:rsid w:val="00F5683D"/>
    <w:rsid w:val="00F57B69"/>
    <w:rsid w:val="00F60019"/>
    <w:rsid w:val="00F60698"/>
    <w:rsid w:val="00F607F0"/>
    <w:rsid w:val="00F610CC"/>
    <w:rsid w:val="00F61219"/>
    <w:rsid w:val="00F658D3"/>
    <w:rsid w:val="00F65DCE"/>
    <w:rsid w:val="00F661FA"/>
    <w:rsid w:val="00F6707B"/>
    <w:rsid w:val="00F71A37"/>
    <w:rsid w:val="00F72CFC"/>
    <w:rsid w:val="00F73459"/>
    <w:rsid w:val="00F7553B"/>
    <w:rsid w:val="00F807C4"/>
    <w:rsid w:val="00F815C7"/>
    <w:rsid w:val="00F827DD"/>
    <w:rsid w:val="00F83235"/>
    <w:rsid w:val="00F84173"/>
    <w:rsid w:val="00F84A0A"/>
    <w:rsid w:val="00F851E0"/>
    <w:rsid w:val="00F85BA9"/>
    <w:rsid w:val="00F85C77"/>
    <w:rsid w:val="00F85E2F"/>
    <w:rsid w:val="00F8609E"/>
    <w:rsid w:val="00F874F2"/>
    <w:rsid w:val="00F91728"/>
    <w:rsid w:val="00F92996"/>
    <w:rsid w:val="00F93B04"/>
    <w:rsid w:val="00F93CCA"/>
    <w:rsid w:val="00F956F5"/>
    <w:rsid w:val="00F96A0F"/>
    <w:rsid w:val="00F96AE0"/>
    <w:rsid w:val="00F97671"/>
    <w:rsid w:val="00FA21B0"/>
    <w:rsid w:val="00FA30DE"/>
    <w:rsid w:val="00FA3748"/>
    <w:rsid w:val="00FA3DF0"/>
    <w:rsid w:val="00FA5FE7"/>
    <w:rsid w:val="00FA6BB5"/>
    <w:rsid w:val="00FA7067"/>
    <w:rsid w:val="00FB0A79"/>
    <w:rsid w:val="00FB18F0"/>
    <w:rsid w:val="00FB275E"/>
    <w:rsid w:val="00FB2949"/>
    <w:rsid w:val="00FB2C8F"/>
    <w:rsid w:val="00FB37DA"/>
    <w:rsid w:val="00FB3CE5"/>
    <w:rsid w:val="00FB476E"/>
    <w:rsid w:val="00FB6713"/>
    <w:rsid w:val="00FB7F3B"/>
    <w:rsid w:val="00FC00D0"/>
    <w:rsid w:val="00FC3B2C"/>
    <w:rsid w:val="00FC44A7"/>
    <w:rsid w:val="00FC61BB"/>
    <w:rsid w:val="00FC6533"/>
    <w:rsid w:val="00FC7508"/>
    <w:rsid w:val="00FC75FB"/>
    <w:rsid w:val="00FC7716"/>
    <w:rsid w:val="00FC7DF9"/>
    <w:rsid w:val="00FD0258"/>
    <w:rsid w:val="00FD028B"/>
    <w:rsid w:val="00FD2452"/>
    <w:rsid w:val="00FD448A"/>
    <w:rsid w:val="00FD4F2F"/>
    <w:rsid w:val="00FE06EA"/>
    <w:rsid w:val="00FE0A46"/>
    <w:rsid w:val="00FE0D26"/>
    <w:rsid w:val="00FE2AE7"/>
    <w:rsid w:val="00FE2F12"/>
    <w:rsid w:val="00FE67DD"/>
    <w:rsid w:val="00FF3F3C"/>
    <w:rsid w:val="00FF4F2F"/>
    <w:rsid w:val="00FF57E8"/>
    <w:rsid w:val="00FF59E0"/>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37CF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21327527">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87689335">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239829423">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625307162">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 w:id="1893732702">
      <w:bodyDiv w:val="1"/>
      <w:marLeft w:val="0"/>
      <w:marRight w:val="0"/>
      <w:marTop w:val="0"/>
      <w:marBottom w:val="0"/>
      <w:divBdr>
        <w:top w:val="none" w:sz="0" w:space="0" w:color="auto"/>
        <w:left w:val="none" w:sz="0" w:space="0" w:color="auto"/>
        <w:bottom w:val="none" w:sz="0" w:space="0" w:color="auto"/>
        <w:right w:val="none" w:sz="0" w:space="0" w:color="auto"/>
      </w:divBdr>
    </w:div>
    <w:div w:id="2054841028">
      <w:bodyDiv w:val="1"/>
      <w:marLeft w:val="0"/>
      <w:marRight w:val="0"/>
      <w:marTop w:val="0"/>
      <w:marBottom w:val="0"/>
      <w:divBdr>
        <w:top w:val="none" w:sz="0" w:space="0" w:color="auto"/>
        <w:left w:val="none" w:sz="0" w:space="0" w:color="auto"/>
        <w:bottom w:val="none" w:sz="0" w:space="0" w:color="auto"/>
        <w:right w:val="none" w:sz="0" w:space="0" w:color="auto"/>
      </w:divBdr>
    </w:div>
    <w:div w:id="210476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emf"/><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4AA7D-A8D8-492E-AD14-1609FF1C5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27</Pages>
  <Words>10070</Words>
  <Characters>5740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7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10</cp:revision>
  <cp:lastPrinted>2018-11-29T21:31:00Z</cp:lastPrinted>
  <dcterms:created xsi:type="dcterms:W3CDTF">2019-04-03T23:28:00Z</dcterms:created>
  <dcterms:modified xsi:type="dcterms:W3CDTF">2019-04-0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